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3A69B5C0" w:rsidR="00524267" w:rsidRPr="00524267" w:rsidRDefault="006A3E38" w:rsidP="00E978C5">
      <w:pPr>
        <w:spacing w:line="480" w:lineRule="auto"/>
        <w:ind w:firstLine="720"/>
      </w:pPr>
      <w:r w:rsidRPr="006A3E38">
        <w:t>The</w:t>
      </w:r>
      <w:r w:rsidR="009A424B" w:rsidRPr="009A424B">
        <w:t xml:space="preserve"> </w:t>
      </w:r>
      <w:r w:rsidR="009A424B" w:rsidRPr="006A3E38">
        <w:t>temporal and spatial patterns</w:t>
      </w:r>
      <w:r w:rsidR="009A424B">
        <w:t xml:space="preserve"> of a species</w:t>
      </w:r>
      <w:r w:rsidRPr="006A3E38">
        <w:t xml:space="preserve"> invasion </w:t>
      </w:r>
      <w:r w:rsidR="009A424B">
        <w:t>are</w:t>
      </w:r>
      <w:r w:rsidRPr="006A3E38">
        <w:t xml:space="preserve"> determined by life history</w:t>
      </w:r>
      <w:r w:rsidR="009A424B">
        <w:t xml:space="preserve"> characteristics</w:t>
      </w:r>
      <w:r w:rsidRPr="006A3E38">
        <w:t>, biological and environmental con</w:t>
      </w:r>
      <w:r w:rsidR="009A424B">
        <w:t>ditions of the novel range</w:t>
      </w:r>
      <w:r w:rsidRPr="006A3E38">
        <w:t>, and human activities. Untangling the contributions of these factors based on current ecology and distribution</w:t>
      </w:r>
      <w:r w:rsidR="009A424B">
        <w:t>al knowledge</w:t>
      </w:r>
      <w:r w:rsidRPr="006A3E38">
        <w:t xml:space="preserve"> </w:t>
      </w:r>
      <w:r>
        <w:t>for individual</w:t>
      </w:r>
      <w:r w:rsidRPr="006A3E38">
        <w:t xml:space="preserve"> invasive</w:t>
      </w:r>
      <w:r>
        <w:t xml:space="preserve"> species</w:t>
      </w:r>
      <w:r w:rsidRPr="006A3E38">
        <w:t xml:space="preserve"> has proven difficult. </w:t>
      </w:r>
      <w:r w:rsidR="009A424B">
        <w:t>A new analytical approach to this problem</w:t>
      </w:r>
      <w:r w:rsidRPr="006A3E38">
        <w:t xml:space="preserve"> is </w:t>
      </w:r>
      <w:r w:rsidR="009A424B">
        <w:t xml:space="preserve">to </w:t>
      </w:r>
      <w:r w:rsidRPr="006A3E38">
        <w:t>us</w:t>
      </w:r>
      <w:r w:rsidR="009A424B">
        <w:t>e</w:t>
      </w:r>
      <w:r w:rsidRPr="006A3E38">
        <w:t xml:space="preserve"> </w:t>
      </w:r>
      <w:r>
        <w:t xml:space="preserve">linked distribution and </w:t>
      </w:r>
      <w:r w:rsidRPr="006A3E38">
        <w:t xml:space="preserve">demographic models and the past </w:t>
      </w:r>
      <w:proofErr w:type="spellStart"/>
      <w:r w:rsidRPr="006A3E38">
        <w:t>spatio</w:t>
      </w:r>
      <w:proofErr w:type="spellEnd"/>
      <w:r w:rsidRPr="006A3E38">
        <w:t xml:space="preserve">-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 xml:space="preserve">Frangula </w:t>
      </w:r>
      <w:proofErr w:type="spellStart"/>
      <w:r w:rsidRPr="006A3E38">
        <w:rPr>
          <w:i/>
          <w:iCs/>
        </w:rPr>
        <w:t>alnus</w:t>
      </w:r>
      <w:proofErr w:type="spellEnd"/>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w:t>
      </w:r>
      <w:proofErr w:type="spellStart"/>
      <w:r w:rsidR="009A424B">
        <w:rPr>
          <w:rFonts w:eastAsiaTheme="minorEastAsia" w:cs="Times New Roman"/>
          <w:i/>
          <w:iCs/>
        </w:rPr>
        <w:t>a</w:t>
      </w:r>
      <w:r>
        <w:rPr>
          <w:rFonts w:eastAsiaTheme="minorEastAsia" w:cs="Times New Roman"/>
          <w:i/>
          <w:iCs/>
        </w:rPr>
        <w:t>lnus</w:t>
      </w:r>
      <w:proofErr w:type="spellEnd"/>
      <w:r>
        <w:rPr>
          <w:rFonts w:eastAsiaTheme="minorEastAsia" w:cs="Times New Roman"/>
          <w:i/>
          <w:iCs/>
        </w:rPr>
        <w:t xml:space="preserve">,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w:t>
      </w:r>
      <w:r w:rsidR="001D4AA3">
        <w:lastRenderedPageBreak/>
        <w:t xml:space="preserve">shaping patterns of </w:t>
      </w:r>
      <w:r w:rsidR="001D4AA3">
        <w:rPr>
          <w:rFonts w:eastAsiaTheme="minorEastAsia" w:cs="Times New Roman"/>
          <w:i/>
          <w:iCs/>
        </w:rPr>
        <w:t xml:space="preserve">F. </w:t>
      </w:r>
      <w:proofErr w:type="spellStart"/>
      <w:r w:rsidR="001D4AA3">
        <w:rPr>
          <w:rFonts w:eastAsiaTheme="minorEastAsia" w:cs="Times New Roman"/>
          <w:i/>
          <w:iCs/>
        </w:rPr>
        <w:t>alnus</w:t>
      </w:r>
      <w:proofErr w:type="spellEnd"/>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24ABEC8" w:rsidR="00FF24C7" w:rsidRPr="00D01097" w:rsidRDefault="00FF24C7" w:rsidP="008579EE">
      <w:pPr>
        <w:spacing w:line="480" w:lineRule="auto"/>
        <w:rPr>
          <w:b/>
          <w:sz w:val="28"/>
          <w:szCs w:val="28"/>
        </w:rPr>
      </w:pPr>
      <w:r w:rsidRPr="00D01097">
        <w:rPr>
          <w:b/>
          <w:sz w:val="28"/>
          <w:szCs w:val="28"/>
        </w:rPr>
        <w:lastRenderedPageBreak/>
        <w:t>Introduction</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09E65C40"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fldChar w:fldCharType="begin"/>
      </w:r>
      <w:r w:rsidR="00442A82">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lt;i&gt;Rhododendron ponticum&lt;/i&gt;","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A87297">
        <w:rPr>
          <w:rFonts w:cs="Times New Roman"/>
        </w:rPr>
        <w:t>(</w:t>
      </w:r>
      <w:r w:rsidR="003728AA">
        <w:rPr>
          <w:rFonts w:cs="Times New Roman"/>
        </w:rPr>
        <w:t xml:space="preserve">e.g., </w:t>
      </w:r>
      <w:r w:rsidR="00A87297">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A87297">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A87297" w:rsidRPr="00A87297">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A87297">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A87297">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30A74AE0"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A87297">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A87297">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442A82">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lt;i&gt;Ectopistes migratorius&lt;/i&gt;)","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A87297">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A87297">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A87297" w:rsidRPr="00A87297">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11580EED"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w:t>
      </w:r>
      <w:proofErr w:type="spellStart"/>
      <w:r w:rsidR="00FF24C7">
        <w:rPr>
          <w:i/>
        </w:rPr>
        <w:t>alnus</w:t>
      </w:r>
      <w:proofErr w:type="spellEnd"/>
      <w:r w:rsidR="00FF24C7">
        <w:t xml:space="preserve"> to examine the demographic processes result</w:t>
      </w:r>
      <w:r w:rsidR="006E6178">
        <w:t>ing</w:t>
      </w:r>
      <w:r w:rsidR="00FF24C7">
        <w:t xml:space="preserve"> in </w:t>
      </w:r>
      <w:proofErr w:type="spellStart"/>
      <w:r w:rsidR="00FF24C7">
        <w:t>areal</w:t>
      </w:r>
      <w:proofErr w:type="spellEnd"/>
      <w:r w:rsidR="00FF24C7">
        <w:t xml:space="preserve">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777A5B">
        <w:rPr>
          <w:rFonts w:cs="Times New Roman"/>
          <w:iCs/>
        </w:rPr>
        <w:t xml:space="preserve"> </w:t>
      </w:r>
      <w:r w:rsidR="00777A5B">
        <w:rPr>
          <w:rFonts w:cs="Times New Roman"/>
          <w:iCs/>
        </w:rPr>
        <w:fldChar w:fldCharType="begin"/>
      </w:r>
      <w:r w:rsidR="00442A82">
        <w:rPr>
          <w:rFonts w:cs="Times New Roman"/>
          <w:iCs/>
        </w:rPr>
        <w:instrText xml:space="preserve"> ADDIN ZOTERO_ITEM CSL_CITATION {"citationID":"a16p91eup1v","properties":{"formattedCitation":"(Aiello-Lammens 2014)","plainCitation":"(Aiello-Lammens 2014)","noteIndex":0},"citationItems":[{"id":5192,"uris":["http://zotero.org/users/193070/items/PMXCGDDG"],"uri":["http://zotero.org/users/193070/items/PMXCGDDG"],"itemData":{"id":5192,"type":"thesis","title":"Patterns and Processes of the Invasion of &lt;i&gt;Frangula alnus&lt;/i&gt;: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77A5B">
        <w:rPr>
          <w:rFonts w:cs="Times New Roman"/>
          <w:iCs/>
        </w:rPr>
        <w:fldChar w:fldCharType="separate"/>
      </w:r>
      <w:r w:rsidR="009737A6" w:rsidRPr="009737A6">
        <w:rPr>
          <w:rFonts w:cs="Times New Roman"/>
        </w:rPr>
        <w:t>(Aiello-Lammens 2014)</w:t>
      </w:r>
      <w:r w:rsidR="00777A5B">
        <w:rPr>
          <w:rFonts w:cs="Times New Roman"/>
          <w:iCs/>
        </w:rPr>
        <w:fldChar w:fldCharType="end"/>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 xml:space="preserve">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w:t>
      </w:r>
      <w:proofErr w:type="spellStart"/>
      <w:r w:rsidR="00D0677E">
        <w:rPr>
          <w:rFonts w:eastAsiaTheme="minorEastAsia" w:cs="Times New Roman"/>
          <w:i/>
          <w:iCs/>
        </w:rPr>
        <w:t>alnus</w:t>
      </w:r>
      <w:proofErr w:type="spellEnd"/>
      <w:r w:rsidR="00D0677E">
        <w:rPr>
          <w:rFonts w:eastAsiaTheme="minorEastAsia" w:cs="Times New Roman"/>
          <w:i/>
          <w:iCs/>
        </w:rPr>
        <w:t xml:space="preserve">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1" w:name="methods-and-results"/>
      <w:r w:rsidR="00FF24C7">
        <w:rPr>
          <w:rFonts w:cs="Times New Roman"/>
        </w:rPr>
        <w:br w:type="page"/>
      </w:r>
    </w:p>
    <w:p w14:paraId="0B6FD73D" w14:textId="065B7D6F" w:rsidR="00FF24C7" w:rsidRPr="00D01097" w:rsidRDefault="00FF24C7" w:rsidP="008579EE">
      <w:pPr>
        <w:spacing w:line="480" w:lineRule="auto"/>
        <w:rPr>
          <w:b/>
          <w:sz w:val="28"/>
          <w:szCs w:val="28"/>
        </w:rPr>
      </w:pPr>
      <w:r w:rsidRPr="00D01097">
        <w:rPr>
          <w:b/>
          <w:sz w:val="28"/>
          <w:szCs w:val="28"/>
        </w:rPr>
        <w:lastRenderedPageBreak/>
        <w:t>Metho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0D2DE52A" w:rsidR="00FF24C7" w:rsidRDefault="00FF24C7" w:rsidP="008579EE">
      <w:pPr>
        <w:spacing w:line="480" w:lineRule="auto"/>
        <w:ind w:firstLine="475"/>
        <w:rPr>
          <w:rFonts w:cs="Times New Roman"/>
          <w:iCs/>
        </w:rPr>
      </w:pPr>
      <w:r>
        <w:rPr>
          <w:rFonts w:cs="Times New Roman"/>
          <w:i/>
          <w:iCs/>
        </w:rPr>
        <w:t xml:space="preserve">Frangula </w:t>
      </w:r>
      <w:proofErr w:type="spellStart"/>
      <w:r>
        <w:rPr>
          <w:rFonts w:cs="Times New Roman"/>
          <w:i/>
          <w:iCs/>
        </w:rPr>
        <w:t>alnus</w:t>
      </w:r>
      <w:proofErr w:type="spellEnd"/>
      <w:r>
        <w:rPr>
          <w:rFonts w:cs="Times New Roman"/>
          <w:i/>
          <w:iCs/>
        </w:rPr>
        <w:t xml:space="preserve">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A87297">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A87297">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A87297">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A87297">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442A82">
        <w:rPr>
          <w:rFonts w:cs="Times New Roman"/>
          <w:iCs/>
        </w:rPr>
        <w:instrText xml:space="preserve"> ADDIN ZOTERO_ITEM CSL_CITATION {"citationID":"a221lh0un7k","properties":{"formattedCitation":"(Howell and Blackwell 1977; Catling and Porebski 1994; Frappier et al. 2003a)","plainCitation":"(Howell and Blackwell 1977; Catling and Porebski 1994; Frappier et al. 2003a)","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lt;i&gt;Rhamnus frangula&lt;/i&gt;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585348">
        <w:rPr>
          <w:rFonts w:cs="Times New Roman"/>
        </w:rPr>
        <w:t>(Howell and Blackwell 1977; Catling and Porebski 1994; Frappier et al. 2003a)</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442A82">
        <w:rPr>
          <w:rFonts w:cs="Times New Roman"/>
          <w:iCs/>
        </w:rPr>
        <w:instrText xml:space="preserve"> ADDIN ZOTERO_ITEM CSL_CITATION {"citationID":"a2kg9abu3ov","properties":{"formattedCitation":"(Possessky et al. 2000; Frappier et al. 2003a; Fagan and Peart 2004)","plainCitation":"(Possessky et al. 2000; Frappier et al. 2003a;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lt;i&gt;Rhamnus frangula&lt;/i&gt;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585348">
        <w:rPr>
          <w:rFonts w:cs="Times New Roman"/>
        </w:rPr>
        <w:t>(</w:t>
      </w:r>
      <w:proofErr w:type="spellStart"/>
      <w:r w:rsidR="00585348">
        <w:rPr>
          <w:rFonts w:cs="Times New Roman"/>
        </w:rPr>
        <w:t>Possessky</w:t>
      </w:r>
      <w:proofErr w:type="spellEnd"/>
      <w:r w:rsidR="00585348">
        <w:rPr>
          <w:rFonts w:cs="Times New Roman"/>
        </w:rPr>
        <w:t xml:space="preserve"> et al. 2000; Frappier et al. 2003a;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w:t>
      </w:r>
      <w:proofErr w:type="spellStart"/>
      <w:r w:rsidR="00DC07B0">
        <w:rPr>
          <w:rFonts w:eastAsiaTheme="minorEastAsia" w:cs="Times New Roman"/>
          <w:i/>
          <w:iCs/>
        </w:rPr>
        <w:t>alnus</w:t>
      </w:r>
      <w:proofErr w:type="spellEnd"/>
      <w:r w:rsidR="00DC07B0">
        <w:rPr>
          <w:rFonts w:eastAsiaTheme="minorEastAsia" w:cs="Times New Roman"/>
          <w:i/>
          <w:iCs/>
        </w:rPr>
        <w:t xml:space="preserve">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 xml:space="preserve">F. </w:t>
      </w:r>
      <w:proofErr w:type="spellStart"/>
      <w:r>
        <w:rPr>
          <w:rFonts w:cs="Times New Roman"/>
          <w:i/>
          <w:iCs/>
        </w:rPr>
        <w:t>alnus</w:t>
      </w:r>
      <w:proofErr w:type="spellEnd"/>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574CE4">
        <w:rPr>
          <w:rFonts w:cs="Times New Roman"/>
          <w:iCs/>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4AC725D8"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 xml:space="preserve">F. </w:t>
      </w:r>
      <w:proofErr w:type="spellStart"/>
      <w:r>
        <w:rPr>
          <w:rFonts w:cs="Times New Roman"/>
          <w:i/>
          <w:iCs/>
        </w:rPr>
        <w:t>alnus</w:t>
      </w:r>
      <w:proofErr w:type="spellEnd"/>
      <w:r>
        <w:t xml:space="preserve"> </w:t>
      </w:r>
      <w:r w:rsidR="00463CEA">
        <w:fldChar w:fldCharType="begin"/>
      </w:r>
      <w:r w:rsidR="00A87297">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A87297">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w:t>
      </w:r>
      <w:proofErr w:type="spellStart"/>
      <w:r w:rsidRPr="00AC261B">
        <w:rPr>
          <w:rFonts w:eastAsiaTheme="minorEastAsia" w:cs="Times New Roman"/>
          <w:i/>
        </w:rPr>
        <w:t>y,x</w:t>
      </w:r>
      <w:proofErr w:type="spellEnd"/>
      <w:r w:rsidRPr="00AC261B">
        <w:rPr>
          <w:rFonts w:eastAsiaTheme="minorEastAsia" w:cs="Times New Roman"/>
          <w:i/>
        </w:rPr>
        <w:t>)</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3788F3B9"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w:t>
      </w:r>
      <w:proofErr w:type="spellStart"/>
      <w:r w:rsidR="003E6557">
        <w:rPr>
          <w:rFonts w:eastAsiaTheme="minorEastAsia" w:cs="Times New Roman"/>
        </w:rPr>
        <w:t>e.g</w:t>
      </w:r>
      <w:proofErr w:type="spellEnd"/>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00463CEA">
        <w:rPr>
          <w:rFonts w:cs="Times New Roman"/>
        </w:rPr>
        <w:fldChar w:fldCharType="begin"/>
      </w:r>
      <w:r w:rsidR="00A87297">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A87297">
        <w:rPr>
          <w:rFonts w:cs="Times New Roman"/>
        </w:rPr>
        <w:t>(</w:t>
      </w:r>
      <w:r w:rsidR="00860972">
        <w:rPr>
          <w:rFonts w:cs="Times New Roman"/>
        </w:rPr>
        <w:t xml:space="preserve">e.g., </w:t>
      </w:r>
      <w:proofErr w:type="spellStart"/>
      <w:r w:rsidR="00A87297">
        <w:rPr>
          <w:rFonts w:cs="Times New Roman"/>
        </w:rPr>
        <w:t>Comita</w:t>
      </w:r>
      <w:proofErr w:type="spellEnd"/>
      <w:r w:rsidR="00A87297">
        <w:rPr>
          <w:rFonts w:cs="Times New Roman"/>
        </w:rPr>
        <w:t xml:space="preserve">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A87297">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A87297">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574CE4">
        <w:rPr>
          <w:rFonts w:cs="Times New Roman"/>
          <w:iCs/>
        </w:rPr>
        <w:t>Online Resource</w:t>
      </w:r>
      <w:r w:rsidR="001D4179">
        <w:rPr>
          <w:rFonts w:cs="Times New Roman"/>
          <w:iCs/>
        </w:rPr>
        <w:t xml:space="preserve"> – Appendix 2</w:t>
      </w:r>
      <w:r w:rsidR="002F1DA1">
        <w:rPr>
          <w:rFonts w:cs="Times New Roman"/>
          <w:iCs/>
        </w:rPr>
        <w:t>.</w:t>
      </w:r>
    </w:p>
    <w:p w14:paraId="657491C1" w14:textId="01C48915"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A87297">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A87297">
        <w:rPr>
          <w:rFonts w:cs="Times New Roman"/>
        </w:rPr>
        <w:t>(Easterling et al. 2000; Merow et al. 2014)</w:t>
      </w:r>
      <w:r w:rsidR="00356392">
        <w:rPr>
          <w:rFonts w:cs="Times New Roman"/>
        </w:rPr>
        <w:fldChar w:fldCharType="end"/>
      </w:r>
      <w:r w:rsidRPr="00383B0C">
        <w:rPr>
          <w:rFonts w:cs="Times New Roman"/>
        </w:rPr>
        <w:t xml:space="preserve">, I used RAMAS </w:t>
      </w:r>
      <w:proofErr w:type="spellStart"/>
      <w:r w:rsidRPr="00383B0C">
        <w:rPr>
          <w:rFonts w:cs="Times New Roman"/>
        </w:rPr>
        <w:t>Metapop</w:t>
      </w:r>
      <w:proofErr w:type="spellEnd"/>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w:t>
      </w:r>
      <w:proofErr w:type="spellStart"/>
      <w:r w:rsidR="00BC2D5C" w:rsidRPr="00BC2D5C">
        <w:rPr>
          <w:rFonts w:cs="Times New Roman"/>
        </w:rPr>
        <w:t>Akçakaya</w:t>
      </w:r>
      <w:proofErr w:type="spellEnd"/>
      <w:r w:rsidR="00BC2D5C" w:rsidRPr="00BC2D5C">
        <w:rPr>
          <w:rFonts w:cs="Times New Roman"/>
        </w:rPr>
        <w:t xml:space="preserve">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9C476E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A87297">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A87297" w:rsidRPr="00A87297">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w:t>
      </w:r>
      <w:proofErr w:type="spellStart"/>
      <w:r w:rsidR="00296588">
        <w:rPr>
          <w:rFonts w:eastAsiaTheme="minorEastAsia" w:cs="Times New Roman"/>
          <w:i/>
          <w:iCs/>
        </w:rPr>
        <w:t>alnus</w:t>
      </w:r>
      <w:proofErr w:type="spellEnd"/>
      <w:r w:rsidR="00296588">
        <w:rPr>
          <w:rFonts w:eastAsiaTheme="minorEastAsia" w:cs="Times New Roman"/>
          <w:i/>
          <w:iCs/>
        </w:rPr>
        <w:t xml:space="preserve">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574CE4">
        <w:rPr>
          <w:rFonts w:cs="Times New Roman"/>
          <w:iCs/>
        </w:rPr>
        <w:t xml:space="preserve">Online Resource </w:t>
      </w:r>
      <w:r w:rsidR="00095C5C" w:rsidRPr="00574CE4">
        <w:rPr>
          <w:rFonts w:cs="Times New Roman"/>
          <w:iCs/>
        </w:rPr>
        <w:t>–</w:t>
      </w:r>
      <w:r w:rsidR="00095C5C">
        <w:rPr>
          <w:rFonts w:cs="Times New Roman"/>
          <w:iCs/>
        </w:rPr>
        <w:t xml:space="preserve">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w:t>
      </w:r>
      <w:proofErr w:type="spellStart"/>
      <w:r w:rsidRPr="00DD5377">
        <w:rPr>
          <w:rFonts w:cs="Times New Roman"/>
          <w:i/>
          <w:iCs/>
        </w:rPr>
        <w:t>alnus</w:t>
      </w:r>
      <w:proofErr w:type="spellEnd"/>
      <w:r w:rsidRPr="00DD5377">
        <w:rPr>
          <w:rFonts w:cs="Times New Roman"/>
          <w:i/>
          <w:iCs/>
        </w:rPr>
        <w:t xml:space="preserve">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4C1868E0"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w:t>
      </w:r>
      <w:r w:rsidR="00574CE4">
        <w:t>, as described</w:t>
      </w:r>
      <w:r w:rsidR="00FF24C7">
        <w:t xml:space="preserve"> below. Lastly, to examine the role of land-use change in the spread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proofErr w:type="spellStart"/>
      <w:r w:rsidR="00635AA4">
        <w:rPr>
          <w:i/>
        </w:rPr>
        <w:t>Celastrus</w:t>
      </w:r>
      <w:proofErr w:type="spellEnd"/>
      <w:r w:rsidR="00635AA4">
        <w:rPr>
          <w:i/>
        </w:rPr>
        <w:t xml:space="preserve"> </w:t>
      </w:r>
      <w:proofErr w:type="spellStart"/>
      <w:r w:rsidR="00635AA4">
        <w:rPr>
          <w:i/>
        </w:rPr>
        <w:t>orbiculatus</w:t>
      </w:r>
      <w:proofErr w:type="spellEnd"/>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w:t>
      </w:r>
      <w:proofErr w:type="spellStart"/>
      <w:r w:rsidR="00BC2D5C" w:rsidRPr="00BC2D5C">
        <w:rPr>
          <w:rFonts w:cs="Times New Roman"/>
        </w:rPr>
        <w:t>Merow</w:t>
      </w:r>
      <w:proofErr w:type="spellEnd"/>
      <w:r w:rsidR="00BC2D5C" w:rsidRPr="00BC2D5C">
        <w:rPr>
          <w:rFonts w:cs="Times New Roman"/>
        </w:rPr>
        <w:t xml:space="preserve"> et al. 2011)</w:t>
      </w:r>
      <w:r w:rsidR="00356392">
        <w:rPr>
          <w:iCs/>
        </w:rPr>
        <w:fldChar w:fldCharType="end"/>
      </w:r>
      <w:r w:rsidR="00635AA4">
        <w:rPr>
          <w:noProof/>
        </w:rPr>
        <w:t>,</w:t>
      </w:r>
      <w:r w:rsidR="00FF24C7">
        <w:t xml:space="preserve"> and data for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w:t>
      </w:r>
      <w:proofErr w:type="spellStart"/>
      <w:r w:rsidR="00FF24C7">
        <w:t>Hampe</w:t>
      </w:r>
      <w:proofErr w:type="spellEnd"/>
      <w:r w:rsidR="00FF24C7">
        <w:t xml:space="preserv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00778B35" w14:textId="1FA0AFCC" w:rsidR="002C53DC" w:rsidRDefault="00744B34" w:rsidP="008579EE">
      <w:pPr>
        <w:spacing w:line="480" w:lineRule="auto"/>
        <w:ind w:firstLine="720"/>
        <w:rPr>
          <w:rFonts w:eastAsiaTheme="minorEastAsia"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2C53DC">
        <w:rPr>
          <w:rFonts w:cs="Times New Roman"/>
          <w:iCs/>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0.25, respectively</w:t>
      </w:r>
      <w:r w:rsidR="00DB25D9" w:rsidRPr="002C53DC">
        <w:rPr>
          <w:rFonts w:eastAsiaTheme="minorEastAsia" w:cs="Times New Roman"/>
          <w:iCs/>
        </w:rPr>
        <w:t>.</w:t>
      </w:r>
      <w:r w:rsidR="002C53DC">
        <w:rPr>
          <w:rFonts w:eastAsiaTheme="minorEastAsia" w:cs="Times New Roman"/>
          <w:iCs/>
        </w:rPr>
        <w:t xml:space="preserve"> Related estimates for carrying capacity were calculated for an alternative ceiling type density dependence model by multiplying the number of cells deemed suitable in a patch by 40, which is approximately the number of individuals observed in the most dense 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 xml:space="preserve">F. </w:t>
      </w:r>
      <w:proofErr w:type="spellStart"/>
      <w:r>
        <w:rPr>
          <w:rFonts w:cs="Times New Roman"/>
          <w:i/>
          <w:iCs/>
        </w:rPr>
        <w:t>alnus</w:t>
      </w:r>
      <w:proofErr w:type="spellEnd"/>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CD1240">
        <w:rPr>
          <w:rFonts w:cs="Times New Roman"/>
          <w:iCs/>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0538ACF2" w:rsidR="00FF24C7" w:rsidRPr="0072431B" w:rsidRDefault="00FF24C7" w:rsidP="008579EE">
      <w:pPr>
        <w:spacing w:line="480" w:lineRule="auto"/>
        <w:ind w:firstLine="720"/>
        <w:rPr>
          <w:rFonts w:cs="Times New Roman"/>
          <w:iCs/>
        </w:rPr>
      </w:pPr>
      <w:r>
        <w:rPr>
          <w:rFonts w:cs="Times New Roman"/>
          <w:iCs/>
        </w:rPr>
        <w:t xml:space="preserve">Model evaluation metrics, described below, were calculated for each simulation. Additionally, changes in model endpoints due to structural differences in the models were calculated based on pair-wise comparisons </w:t>
      </w:r>
      <w:r w:rsidR="00CD1240">
        <w:rPr>
          <w:rFonts w:cs="Times New Roman"/>
          <w:iCs/>
        </w:rPr>
        <w:t xml:space="preserve">- </w:t>
      </w:r>
      <w:r>
        <w:rPr>
          <w:rFonts w:cs="Times New Roman"/>
          <w:iCs/>
        </w:rPr>
        <w:t>i.e., comparisons among the four simulations with matched input parameter sets</w:t>
      </w:r>
      <w:r w:rsidR="009B03F2">
        <w:rPr>
          <w:rFonts w:cs="Times New Roman"/>
          <w:iCs/>
        </w:rPr>
        <w:t xml:space="preserve"> </w:t>
      </w:r>
      <w:proofErr w:type="spellStart"/>
      <w:r w:rsidR="009B03F2">
        <w:rPr>
          <w:rFonts w:cs="Times New Roman"/>
          <w:i/>
        </w:rPr>
        <w:t>sensu</w:t>
      </w:r>
      <w:proofErr w:type="spellEnd"/>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 xml:space="preserve">(Aiello-Lammens and </w:t>
      </w:r>
      <w:proofErr w:type="spellStart"/>
      <w:r w:rsidR="00BC2D5C" w:rsidRPr="00BC2D5C">
        <w:rPr>
          <w:rFonts w:cs="Times New Roman"/>
        </w:rPr>
        <w:t>Resit</w:t>
      </w:r>
      <w:proofErr w:type="spellEnd"/>
      <w:r w:rsidR="00BC2D5C" w:rsidRPr="00BC2D5C">
        <w:rPr>
          <w:rFonts w:cs="Times New Roman"/>
        </w:rPr>
        <w:t xml:space="preserve">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A87297">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A87297" w:rsidRPr="00A87297">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 xml:space="preserve">F. </w:t>
      </w:r>
      <w:proofErr w:type="spellStart"/>
      <w:r>
        <w:rPr>
          <w:rFonts w:cs="Times New Roman"/>
          <w:i/>
          <w:iCs/>
        </w:rPr>
        <w:t>alnus</w:t>
      </w:r>
      <w:proofErr w:type="spellEnd"/>
      <w:r>
        <w:rPr>
          <w:rFonts w:cs="Times New Roman"/>
          <w:i/>
          <w:iCs/>
        </w:rPr>
        <w:t>.</w:t>
      </w:r>
    </w:p>
    <w:p w14:paraId="00E8BF4D" w14:textId="3ECA4763"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w:t>
      </w:r>
      <w:proofErr w:type="spellStart"/>
      <w:r>
        <w:rPr>
          <w:rFonts w:cs="Times New Roman"/>
          <w:i/>
          <w:iCs/>
        </w:rPr>
        <w:t>alnus</w:t>
      </w:r>
      <w:proofErr w:type="spellEnd"/>
      <w:r>
        <w:rPr>
          <w:rFonts w:cs="Times New Roman"/>
          <w:i/>
          <w:iCs/>
        </w:rPr>
        <w:t xml:space="preserve"> </w:t>
      </w:r>
      <w:r w:rsidR="00BB23C0">
        <w:rPr>
          <w:rFonts w:cs="Times New Roman"/>
          <w:iCs/>
        </w:rPr>
        <w:t>(</w:t>
      </w:r>
      <w:r w:rsidRPr="001B1BB2">
        <w:rPr>
          <w:rFonts w:cs="Times New Roman"/>
          <w:iCs/>
        </w:rPr>
        <w:t>as described in</w:t>
      </w:r>
      <w:r w:rsidR="00716036">
        <w:rPr>
          <w:rFonts w:cs="Times New Roman"/>
          <w:iCs/>
        </w:rPr>
        <w:t xml:space="preserve"> </w:t>
      </w:r>
      <w:r w:rsidR="00716036">
        <w:rPr>
          <w:rFonts w:cs="Times New Roman"/>
          <w:iCs/>
        </w:rPr>
        <w:fldChar w:fldCharType="begin"/>
      </w:r>
      <w:r w:rsidR="00442A82">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lt;i&gt;Frangula alnus&lt;/i&gt;: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00E856E0">
        <w:rPr>
          <w:rFonts w:eastAsiaTheme="minorEastAsia" w:cs="Times New Roman"/>
        </w:rPr>
        <w:t xml:space="preserve">new </w:t>
      </w:r>
      <w:r w:rsidRPr="00E856E0">
        <w:rPr>
          <w:rFonts w:eastAsiaTheme="minorEastAsia" w:cs="Times New Roman"/>
        </w:rPr>
        <w:t>binary</w:t>
      </w:r>
      <w:r>
        <w:rPr>
          <w:rFonts w:eastAsiaTheme="minorEastAsia" w:cs="Times New Roman"/>
        </w:rPr>
        <w:t xml:space="preserve"> model fit metric</w:t>
      </w:r>
      <w:r w:rsidR="00E856E0">
        <w:rPr>
          <w:rFonts w:eastAsiaTheme="minorEastAsia" w:cs="Times New Roman"/>
        </w:rPr>
        <w:t xml:space="preserve"> based on</w:t>
      </w:r>
      <w:r>
        <w:rPr>
          <w:rFonts w:eastAsiaTheme="minorEastAsia" w:cs="Times New Roman"/>
        </w:rPr>
        <w:t xml:space="preserve"> </w:t>
      </w:r>
      <w:r w:rsidRPr="00E856E0">
        <w:rPr>
          <w:rFonts w:eastAsiaTheme="minorEastAsia" w:cs="Times New Roman"/>
          <w:bCs/>
        </w:rPr>
        <w:t>combined sensitivity and positive predictive power</w:t>
      </w:r>
      <w:r w:rsidR="00E856E0">
        <w:rPr>
          <w:rFonts w:eastAsiaTheme="minorEastAsia" w:cs="Times New Roman"/>
          <w:bCs/>
        </w:rPr>
        <w:t xml:space="preserve"> values</w:t>
      </w:r>
      <w:r w:rsidR="00E856E0" w:rsidRPr="00E856E0">
        <w:rPr>
          <w:rFonts w:eastAsiaTheme="minorEastAsia" w:cs="Times New Roman"/>
          <w:bCs/>
        </w:rPr>
        <w:t xml:space="preserve">, </w:t>
      </w:r>
      <w:r w:rsidRPr="00E856E0">
        <w:rPr>
          <w:rFonts w:eastAsiaTheme="minorEastAsia" w:cs="Times New Roman"/>
          <w:bCs/>
        </w:rPr>
        <w:t xml:space="preserve"> </w:t>
      </w:r>
      <w:r w:rsidR="00E856E0">
        <w:rPr>
          <w:rFonts w:eastAsiaTheme="minorEastAsia" w:cs="Times New Roman"/>
          <w:bCs/>
        </w:rPr>
        <w:t xml:space="preserve">and called this the </w:t>
      </w:r>
      <w:r>
        <w:rPr>
          <w:rFonts w:eastAsiaTheme="minorEastAsia" w:cs="Times New Roman"/>
        </w:rPr>
        <w:t>combined metric</w:t>
      </w:r>
      <w:r w:rsidR="00E856E0">
        <w:rPr>
          <w:rFonts w:eastAsiaTheme="minorEastAsia" w:cs="Times New Roman"/>
        </w:rPr>
        <w:t xml:space="preserve">. The combined metric took a value of </w:t>
      </w:r>
      <w:r>
        <w:rPr>
          <w:rFonts w:eastAsiaTheme="minorEastAsia" w:cs="Times New Roman"/>
        </w:rPr>
        <w:t xml:space="preserve">1 if mean sensitivity was greater than or equal to 0.5 </w:t>
      </w:r>
      <w:r w:rsidRPr="00E856E0">
        <w:rPr>
          <w:rFonts w:eastAsiaTheme="minorEastAsia" w:cs="Times New Roman"/>
          <w:i/>
        </w:rPr>
        <w:t>and</w:t>
      </w:r>
      <w:r w:rsidRPr="00E856E0">
        <w:rPr>
          <w:rFonts w:eastAsiaTheme="minorEastAsia" w:cs="Times New Roman"/>
        </w:rPr>
        <w:t xml:space="preserve"> </w:t>
      </w:r>
      <w:r>
        <w:rPr>
          <w:rFonts w:eastAsiaTheme="minorEastAsia" w:cs="Times New Roman"/>
        </w:rPr>
        <w:t xml:space="preserve">the difference between mean sensitivity and mean positive predictive power was less than or equal to 0.1, and 0 otherwise. This metric balances sensitivity with over prediction. </w:t>
      </w:r>
    </w:p>
    <w:p w14:paraId="1183B96B" w14:textId="6122412B"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A87297">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A87297">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through time. For exampl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45AF4225" w:rsidR="00FF24C7" w:rsidRPr="00C87F16" w:rsidRDefault="00FF24C7" w:rsidP="008579EE">
      <w:pPr>
        <w:spacing w:line="480" w:lineRule="auto"/>
        <w:rPr>
          <w:b/>
          <w:color w:val="FF0000"/>
        </w:rPr>
      </w:pPr>
      <w:r w:rsidRPr="00403D24">
        <w:rPr>
          <w:b/>
        </w:rPr>
        <w:lastRenderedPageBreak/>
        <w:t>Results</w:t>
      </w:r>
    </w:p>
    <w:p w14:paraId="45402BD0" w14:textId="77777777" w:rsidR="00FF24C7" w:rsidRPr="00403D24" w:rsidRDefault="00FF24C7" w:rsidP="008579EE">
      <w:pPr>
        <w:spacing w:line="480" w:lineRule="auto"/>
        <w:rPr>
          <w:i/>
        </w:rPr>
      </w:pPr>
      <w:r w:rsidRPr="00403D24">
        <w:rPr>
          <w:i/>
        </w:rPr>
        <w:t>Demographic model and IPM kernel</w:t>
      </w:r>
    </w:p>
    <w:p w14:paraId="1086E59E" w14:textId="06CDF66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2" w:name="OLE_LINK1"/>
        <w:bookmarkStart w:id="3"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2"/>
      <w:bookmarkEnd w:id="3"/>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w:t>
      </w:r>
      <w:r w:rsidR="00F32B63">
        <w:rPr>
          <w:rFonts w:cs="Times New Roman"/>
        </w:rPr>
        <w:t xml:space="preserve">Fig. 1c, </w:t>
      </w:r>
      <w:r w:rsidR="00FF24C7">
        <w:rPr>
          <w:rFonts w:cs="Times New Roman"/>
        </w:rPr>
        <w:t>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lastRenderedPageBreak/>
        <w:t>based on 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proofErr w:type="spellStart"/>
      <w:r>
        <w:rPr>
          <w:rFonts w:cs="Times New Roman"/>
          <w:i/>
        </w:rPr>
        <w:t>i</w:t>
      </w:r>
      <w:proofErr w:type="spellEnd"/>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w:t>
      </w:r>
      <w:proofErr w:type="spellStart"/>
      <w:r w:rsidR="0042035B">
        <w:rPr>
          <w:rFonts w:cs="Times New Roman"/>
          <w:iCs/>
        </w:rPr>
        <w:t>Metapop</w:t>
      </w:r>
      <w:proofErr w:type="spellEnd"/>
      <w:r w:rsidR="0042035B">
        <w:rPr>
          <w:rFonts w:cs="Times New Roman"/>
          <w:iCs/>
        </w:rPr>
        <w:t xml:space="preserve">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 xml:space="preserve">F. </w:t>
      </w:r>
      <w:proofErr w:type="spellStart"/>
      <w:r w:rsidRPr="00B91BEE">
        <w:rPr>
          <w:i/>
        </w:rPr>
        <w:t>alnus</w:t>
      </w:r>
      <w:proofErr w:type="spellEnd"/>
      <w:r>
        <w:rPr>
          <w:rFonts w:cs="Times New Roman"/>
          <w:iCs/>
        </w:rPr>
        <w:t xml:space="preserve">. Soil pH (topsoil) was </w:t>
      </w:r>
      <w:r>
        <w:t xml:space="preserve">consistently ranked as one of the most important predictors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 xml:space="preserve">F. </w:t>
      </w:r>
      <w:proofErr w:type="spellStart"/>
      <w:r>
        <w:rPr>
          <w:rFonts w:cs="Times New Roman"/>
          <w:i/>
          <w:iCs/>
        </w:rPr>
        <w:t>alnus</w:t>
      </w:r>
      <w:proofErr w:type="spellEnd"/>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04C23133" w:rsidR="00FF24C7" w:rsidRDefault="00FF24C7" w:rsidP="008579EE">
      <w:pPr>
        <w:spacing w:line="480" w:lineRule="auto"/>
        <w:ind w:firstLine="720"/>
      </w:pPr>
      <w:r>
        <w:t>Randomly generated parameter sets resulted in good sampling coverage of input parameter uncertainty space (</w:t>
      </w:r>
      <w:r w:rsidR="008C70DB">
        <w:t>Online Resources Fig. A</w:t>
      </w:r>
      <w:r w:rsidR="00F32B63">
        <w:t>10</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w:t>
      </w:r>
      <w:r w:rsidR="0074575A">
        <w:t>A8</w:t>
      </w:r>
      <w:r>
        <w:t xml:space="preserve">).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3E2C12D5"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w:t>
      </w:r>
      <w:r w:rsidR="006B2CC4">
        <w:rPr>
          <w:rFonts w:cs="Times New Roman"/>
          <w:iCs/>
        </w:rPr>
        <w:t>.</w:t>
      </w:r>
      <w:r>
        <w:rPr>
          <w:rFonts w:cs="Times New Roman"/>
          <w:iCs/>
        </w:rPr>
        <w:t xml:space="preserve"> </w:t>
      </w:r>
      <w:r w:rsidR="006B2CC4">
        <w:rPr>
          <w:rFonts w:cs="Times New Roman"/>
          <w:iCs/>
        </w:rPr>
        <w:t>3</w:t>
      </w:r>
      <w:r>
        <w:rPr>
          <w:rFonts w:cs="Times New Roman"/>
          <w:iCs/>
        </w:rPr>
        <w:t>).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w:t>
      </w:r>
      <w:r w:rsidR="006B2CC4">
        <w:rPr>
          <w:rFonts w:cs="Times New Roman"/>
          <w:iCs/>
        </w:rPr>
        <w:t>. 3</w:t>
      </w:r>
      <w:r w:rsidR="00340215">
        <w:rPr>
          <w:rFonts w:cs="Times New Roman"/>
          <w:iCs/>
        </w:rPr>
        <w:t>).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w:t>
      </w:r>
      <w:r w:rsidR="00452FFA">
        <w:rPr>
          <w:rFonts w:cs="Times New Roman"/>
          <w:iCs/>
        </w:rPr>
        <w:t>.</w:t>
      </w:r>
      <w:r w:rsidR="00F53B48">
        <w:rPr>
          <w:rFonts w:cs="Times New Roman"/>
          <w:iCs/>
        </w:rPr>
        <w:t xml:space="preserve"> </w:t>
      </w:r>
      <w:r w:rsidR="00452FFA">
        <w:rPr>
          <w:rFonts w:cs="Times New Roman"/>
          <w:iCs/>
        </w:rPr>
        <w:t>3</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adequately track the historic</w:t>
      </w:r>
      <w:r>
        <w:rPr>
          <w:rFonts w:cs="Times New Roman"/>
          <w:iCs/>
        </w:rPr>
        <w:t xml:space="preserve"> </w:t>
      </w:r>
      <w:r>
        <w:rPr>
          <w:rFonts w:cs="Times New Roman"/>
          <w:iCs/>
        </w:rPr>
        <w:lastRenderedPageBreak/>
        <w:t>spread</w:t>
      </w:r>
      <w:r w:rsidR="003A473D">
        <w:rPr>
          <w:rFonts w:cs="Times New Roman"/>
          <w:iCs/>
        </w:rPr>
        <w:t xml:space="preserve"> of</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w:t>
      </w:r>
      <w:r w:rsidR="00BB6607">
        <w:rPr>
          <w:rFonts w:cs="Times New Roman"/>
          <w:iCs/>
        </w:rPr>
        <w:t>Fig. 3</w:t>
      </w:r>
      <w:r>
        <w:rPr>
          <w:rFonts w:cs="Times New Roman"/>
          <w:iCs/>
        </w:rPr>
        <w:t xml:space="preserve">),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00CC322D">
        <w:rPr>
          <w:rFonts w:cs="Times New Roman"/>
          <w:iCs/>
        </w:rPr>
        <w:t>Fig. 4</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w:t>
      </w:r>
      <w:r w:rsidR="00CC322D">
        <w:rPr>
          <w:rFonts w:cs="Times New Roman"/>
          <w:iCs/>
        </w:rPr>
        <w:t>.</w:t>
      </w:r>
      <w:r w:rsidR="007F767B">
        <w:rPr>
          <w:rFonts w:cs="Times New Roman"/>
          <w:iCs/>
        </w:rPr>
        <w:t xml:space="preserve"> </w:t>
      </w:r>
      <w:r w:rsidR="00CC322D">
        <w:rPr>
          <w:rFonts w:cs="Times New Roman"/>
          <w:iCs/>
        </w:rPr>
        <w:t>5</w:t>
      </w:r>
      <w:r w:rsidR="005064B8">
        <w:rPr>
          <w:rFonts w:cs="Times New Roman"/>
          <w:iCs/>
        </w:rPr>
        <w:t>).</w:t>
      </w:r>
      <w:r w:rsidR="00346C27">
        <w:rPr>
          <w:rFonts w:cs="Times New Roman"/>
          <w:iCs/>
        </w:rPr>
        <w:t xml:space="preserve"> Results were similar using thresholds of 1 and 2000.</w:t>
      </w:r>
    </w:p>
    <w:p w14:paraId="548BC8C4" w14:textId="20CF156C" w:rsidR="00FF24C7" w:rsidRPr="00343259" w:rsidRDefault="00FF24C7" w:rsidP="00343259">
      <w:pPr>
        <w:spacing w:line="480" w:lineRule="auto"/>
        <w:rPr>
          <w:rFonts w:cs="Times New Roman"/>
          <w:i/>
          <w:iCs/>
        </w:rPr>
      </w:pPr>
      <w:bookmarkStart w:id="4" w:name="OLE_LINK9"/>
      <w:bookmarkStart w:id="5" w:name="OLE_LINK10"/>
      <w:r w:rsidRPr="00403D24">
        <w:rPr>
          <w:i/>
        </w:rPr>
        <w:t xml:space="preserve">Input parameters best explaining historical patterns of </w:t>
      </w:r>
      <w:r w:rsidRPr="00403D24">
        <w:rPr>
          <w:rFonts w:cs="Times New Roman"/>
          <w:i/>
          <w:iCs/>
        </w:rPr>
        <w:t xml:space="preserve">F. </w:t>
      </w:r>
      <w:proofErr w:type="spellStart"/>
      <w:r w:rsidRPr="00403D24">
        <w:rPr>
          <w:rFonts w:cs="Times New Roman"/>
          <w:i/>
          <w:iCs/>
        </w:rPr>
        <w:t>alnus</w:t>
      </w:r>
      <w:proofErr w:type="spellEnd"/>
      <w:r w:rsidRPr="00403D24">
        <w:rPr>
          <w:rFonts w:cs="Times New Roman"/>
          <w:i/>
          <w:iCs/>
        </w:rPr>
        <w:t xml:space="preserve"> occurrence</w:t>
      </w:r>
      <w:bookmarkEnd w:id="4"/>
      <w:bookmarkEnd w:id="5"/>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8308D0">
        <w:rPr>
          <w:rFonts w:cs="Times New Roman"/>
          <w:iCs/>
        </w:rPr>
        <w:t xml:space="preserve"> (Fig. 5)</w:t>
      </w:r>
      <w:r w:rsidR="00343259">
        <w:rPr>
          <w:rFonts w:cs="Times New Roman"/>
          <w:iCs/>
        </w:rPr>
        <w:t>.</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w:t>
      </w:r>
      <w:r w:rsidR="00590BDB">
        <w:rPr>
          <w:rFonts w:cs="Times New Roman"/>
          <w:iCs/>
        </w:rPr>
        <w:t>s. 6 &amp; 7</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w:t>
      </w:r>
      <w:r w:rsidR="00590BDB">
        <w:rPr>
          <w:rFonts w:cs="Times New Roman"/>
          <w:iCs/>
        </w:rPr>
        <w:t>. 8</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1836B390" w:rsidR="00FF24C7" w:rsidRPr="00C87F16" w:rsidRDefault="00FF24C7" w:rsidP="008579EE">
      <w:pPr>
        <w:spacing w:line="480" w:lineRule="auto"/>
        <w:rPr>
          <w:b/>
          <w:color w:val="FF0000"/>
        </w:rPr>
      </w:pPr>
      <w:r w:rsidRPr="00403D24">
        <w:rPr>
          <w:b/>
        </w:rPr>
        <w:lastRenderedPageBreak/>
        <w:t>Discussion</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
          <w:iCs/>
        </w:rPr>
        <w:t xml:space="preserve">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 xml:space="preserve">F. </w:t>
      </w:r>
      <w:proofErr w:type="spellStart"/>
      <w:r w:rsidR="00607634">
        <w:rPr>
          <w:rFonts w:cs="Times New Roman"/>
          <w:i/>
          <w:iCs/>
        </w:rPr>
        <w:t>alnus</w:t>
      </w:r>
      <w:proofErr w:type="spellEnd"/>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w:t>
      </w:r>
      <w:proofErr w:type="spellStart"/>
      <w:r w:rsidR="005142E9">
        <w:rPr>
          <w:rFonts w:eastAsiaTheme="minorEastAsia" w:cs="Times New Roman"/>
          <w:i/>
          <w:iCs/>
        </w:rPr>
        <w:t>alnus</w:t>
      </w:r>
      <w:proofErr w:type="spellEnd"/>
      <w:r w:rsidR="005142E9">
        <w:rPr>
          <w:rFonts w:eastAsiaTheme="minorEastAsia" w:cs="Times New Roman"/>
          <w:i/>
          <w:iCs/>
        </w:rPr>
        <w:t xml:space="preserve">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proofErr w:type="spellStart"/>
      <w:r w:rsidR="00DD1816" w:rsidRPr="00DD1816">
        <w:rPr>
          <w:rFonts w:eastAsiaTheme="minorEastAsia" w:cs="Times New Roman"/>
          <w:i/>
          <w:iCs/>
        </w:rPr>
        <w:t>alnus</w:t>
      </w:r>
      <w:proofErr w:type="spellEnd"/>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 xml:space="preserve">F. </w:t>
      </w:r>
      <w:proofErr w:type="spellStart"/>
      <w:r w:rsidR="007D00B6">
        <w:rPr>
          <w:rFonts w:eastAsiaTheme="minorEastAsia" w:cs="Times New Roman"/>
          <w:i/>
          <w:iCs/>
        </w:rPr>
        <w:t>alnus</w:t>
      </w:r>
      <w:proofErr w:type="spellEnd"/>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4D5A223A"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00A87297">
        <w:rPr>
          <w:rFonts w:cs="Times New Roman"/>
          <w:iCs/>
        </w:rPr>
        <w:fldChar w:fldCharType="begin"/>
      </w:r>
      <w:r w:rsidR="00A87297">
        <w:rPr>
          <w:rFonts w:cs="Times New Roman"/>
          <w:iCs/>
        </w:rPr>
        <w:instrText xml:space="preserve"> ADDIN ZOTERO_ITEM CSL_CITATION {"citationID":"ao7mqq4hbr","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A87297">
        <w:rPr>
          <w:rFonts w:cs="Times New Roman"/>
          <w:iCs/>
        </w:rPr>
        <w:fldChar w:fldCharType="separate"/>
      </w:r>
      <w:r w:rsidR="00A87297" w:rsidRPr="00A87297">
        <w:rPr>
          <w:rFonts w:cs="Times New Roman"/>
        </w:rPr>
        <w:t>(Medan 1994)</w:t>
      </w:r>
      <w:r w:rsidR="00A87297">
        <w:rPr>
          <w:rFonts w:cs="Times New Roman"/>
          <w:iCs/>
        </w:rPr>
        <w:fldChar w:fldCharType="end"/>
      </w:r>
      <w:r>
        <w:rPr>
          <w:rFonts w:cs="Times New Roman"/>
          <w:iCs/>
        </w:rPr>
        <w:t xml:space="preserve">, and this may emerge at the patch level as well. Given the high probability of survival for establish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2740AC36" w:rsidR="004608EA" w:rsidRDefault="00921DA1" w:rsidP="008579EE">
      <w:pPr>
        <w:spacing w:line="480" w:lineRule="auto"/>
        <w:ind w:firstLine="720"/>
        <w:rPr>
          <w:rFonts w:cs="Times New Roman"/>
          <w:iCs/>
        </w:rPr>
      </w:pPr>
      <w:r>
        <w:rPr>
          <w:rFonts w:cs="Times New Roman"/>
          <w:iCs/>
        </w:rPr>
        <w:t>Incorporating land-use changes associated with farming and livestock production</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9a19op8ps","properties":{"formattedCitation":"(Klein Goldewijk et al. 2010)","plainCitation":"(Klein Goldewijk et al. 2010)","noteIndex":0},"citationItems":[{"id":1359,"uris":["http://zotero.org/users/193070/items/TJTEZZTG"],"uri":["http://zotero.org/users/193070/items/TJTEZZTG"],"itemData":{"id":1359,"type":"article-journal","title":"The HYDE 3.1 spatially explicit database of human-induced global land-use change over the past 12,000 years","container-title":"Global Ecology and Biogeography","page":"73-86","volume":"20","issue":"1","DOI":"10.1111/j.1466-8238.2010.00587.x","note":"Citation Key: KleinGoldewijk2010a","author":[{"family":"Klein Goldewijk","given":"Kees"},{"family":"Beusen","given":"Arthur"},{"family":"Van Drecht","given":"Gerard"},{"family":"De Vos","given":"Martine"}],"issued":{"date-parts":[["2010"]]}}}],"schema":"https://github.com/citation-style-language/schema/raw/master/csl-citation.json"} </w:instrText>
      </w:r>
      <w:r w:rsidR="00B35E9A">
        <w:rPr>
          <w:rFonts w:cs="Times New Roman"/>
          <w:iCs/>
        </w:rPr>
        <w:fldChar w:fldCharType="separate"/>
      </w:r>
      <w:r w:rsidR="00585348" w:rsidRPr="00585348">
        <w:rPr>
          <w:rFonts w:cs="Times New Roman"/>
        </w:rPr>
        <w:t>(Klein Goldewijk et al. 2010)</w:t>
      </w:r>
      <w:r w:rsidR="00B35E9A">
        <w:rPr>
          <w:rFonts w:cs="Times New Roman"/>
          <w:iCs/>
        </w:rPr>
        <w:fldChar w:fldCharType="end"/>
      </w:r>
      <w:r>
        <w:rPr>
          <w:rFonts w:cs="Times New Roman"/>
          <w:iCs/>
        </w:rPr>
        <w:t xml:space="preserve"> 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8miiafvtp","properties":{"formattedCitation":"(Davis et al. 2000; Cadotte and Lovett-Doust 2001)","plainCitation":"(Davis et al. 2000; Cadotte and Lovett-Doust 2001)","noteIndex":0},"citationItems":[{"id":3543,"uris":["http://zotero.org/users/193070/items/WXGUG2AD"],"uri":["http://zotero.org/users/193070/items/WXGUG2AD"],"itemData":{"id":3543,"type":"article-journal","title":"Fluctuating resources in plant communites: a general theory of invasibility","container-title":"Journal of Ecology","page":"528-534","volume":"88","issue":"3","note":"Citation Key: Davis2000\nISBN: 6516966443","author":[{"family":"Davis","given":"MA"},{"family":"Grime","given":"JP"},{"family":"Thompson","given":"Ken"}],"issued":{"date-parts":[["2000"]]}}},{"id":1379,"uris":["http://zotero.org/users/193070/items/M4W2AN3S"],"uri":["http://zotero.org/users/193070/items/M4W2AN3S"],"itemData":{"id":1379,"type":"article-journal","title":"Ecological and taxonomic differences between native and introduced plants of southwestern Ontario","container-title":"Ecoscience","page":"230-238","volume":"8","issue":"2","note":"Citation Key: Cadotte2001","author":[{"family":"Cadotte","given":"M W"},{"family":"Lovett-Doust","given":"J"}],"issued":{"date-parts":[["2001"]]}}}],"schema":"https://github.com/citation-style-language/schema/raw/master/csl-citation.json"} </w:instrText>
      </w:r>
      <w:r w:rsidR="00B35E9A">
        <w:rPr>
          <w:rFonts w:cs="Times New Roman"/>
          <w:iCs/>
        </w:rPr>
        <w:fldChar w:fldCharType="separate"/>
      </w:r>
      <w:r w:rsidR="00585348" w:rsidRPr="00585348">
        <w:rPr>
          <w:rFonts w:cs="Times New Roman"/>
        </w:rPr>
        <w:t>(Davis et al. 2000; Cadotte and Lovett-Doust 2001)</w:t>
      </w:r>
      <w:r w:rsidR="00B35E9A">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AB4F51">
        <w:rPr>
          <w:rFonts w:cs="Times New Roman"/>
          <w:iCs/>
        </w:rPr>
        <w:t>e.g.,</w:t>
      </w:r>
      <w:r w:rsidR="00EB6B40">
        <w:rPr>
          <w:rFonts w:cs="Times New Roman"/>
          <w:iCs/>
        </w:rPr>
        <w:t xml:space="preserve"> </w:t>
      </w:r>
      <w:r w:rsidR="00EB6B40">
        <w:rPr>
          <w:rFonts w:cs="Times New Roman"/>
          <w:iCs/>
        </w:rPr>
        <w:fldChar w:fldCharType="begin"/>
      </w:r>
      <w:r w:rsidR="00585348">
        <w:rPr>
          <w:rFonts w:cs="Times New Roman"/>
          <w:iCs/>
        </w:rPr>
        <w:instrText xml:space="preserve"> ADDIN ZOTERO_ITEM CSL_CITATION {"citationID":"a1kojh6d3ql","properties":{"formattedCitation":"(Foster and Gross 1999; Searcy et al. 2006; McDonald et al. 2008; Mosher et al. 2009)","plainCitation":"(Foster and Gross 1999; Searcy et al. 2006; McDonald et al. 2008; Mosher et al. 2009)","noteIndex":0},"citationItems":[{"id":2060,"uris":["http://zotero.org/users/193070/items/J86X6QBT"],"uri":["http://zotero.org/users/193070/items/J86X6QBT"],"itemData":{"id":2060,"type":"article-journal","title":"Temporal and spatial patterns of woody plant establishment in Michigan old fields","container-title":"The American Midland Naturalist","page":"229-243","volume":"142","issue":"2","note":"publisher: BioOne\nCitation Key: Foster1999","author":[{"family":"Foster","given":"B L"},{"family":"Gross","given":"K L"}],"issued":{"date-parts":[["1999"]]}}},{"id":1756,"uris":["http://zotero.org/users/193070/items/7HLD3DCQ"],"uri":["http://zotero.org/users/193070/items/7HLD3DCQ"],"itemData":{"id":1756,"type":"article-journal","title":"The distribution and habitat preferences of introduced species in the Mount Holyoke Range, Hampshire Co., Massachusetts","container-title":"Rhodora","page":"43-61","volume":"108","issue":"933","DOI":"10.3119/04-16.1","note":"Citation Key: Searcy2006","author":[{"family":"Searcy","given":"Karen B"},{"family":"Pucko","given":"Carolyn"},{"family":"McClelland","given":"Donald"}],"issued":{"date-parts":[["2006"]]}}},{"id":1907,"uris":["http://zotero.org/users/193070/items/59GPW46W"],"uri":["http://zotero.org/users/193070/items/59GPW46W"],"itemData":{"id":1907,"type":"article-journal","title":"Assessing the influence of historical factors, contemporary processes, and environmental conditions on the distribution of invasive species","container-title":"The Journal of the Torrey Botanical Society","page":"260-271","volume":"135","issue":"2","note":"publisher: BioOne\nCitation Key: McDonald2008","author":[{"family":"McDonald","given":"R I"},{"family":"Motzkin","given":"G"},{"family":"Foster","given":"D R"}],"issued":{"date-parts":[["2008"]]}}},{"id":290,"uris":["http://zotero.org/users/193070/items/S8DI3BPV"],"uri":["http://zotero.org/users/193070/items/S8DI3BPV"],"itemData":{"id":290,"type":"article-journal","title":"The role of land-use history in major invasions by woody plant species in the northeastern North American landscape","container-title":"Biological Invasions","page":"2317-2328","volume":"11","issue":"10","DOI":"10.1007/s10530-008-9418-8","note":"Citation Key: Mosher2009","author":[{"family":"Mosher","given":"Eric S"},{"family":"Silander Jr","given":"John A"},{"family":"Latimer","given":"Andrew M"}],"issued":{"date-parts":[["2009"]]}}}],"schema":"https://github.com/citation-style-language/schema/raw/master/csl-citation.json"} </w:instrText>
      </w:r>
      <w:r w:rsidR="00EB6B40">
        <w:rPr>
          <w:rFonts w:cs="Times New Roman"/>
          <w:iCs/>
        </w:rPr>
        <w:fldChar w:fldCharType="separate"/>
      </w:r>
      <w:bookmarkStart w:id="6" w:name="_GoBack"/>
      <w:bookmarkEnd w:id="6"/>
      <w:r w:rsidR="00585348" w:rsidRPr="00585348">
        <w:rPr>
          <w:rFonts w:cs="Times New Roman"/>
        </w:rPr>
        <w:t>Foster and Gross 1999; Searcy et al. 2006; McDonald et al. 2008; Mosher et al. 2009)</w:t>
      </w:r>
      <w:r w:rsidR="00EB6B40">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w:t>
      </w:r>
      <w:r w:rsidR="00941DD1">
        <w:rPr>
          <w:rFonts w:cs="Times New Roman"/>
          <w:iCs/>
        </w:rPr>
        <w:lastRenderedPageBreak/>
        <w:t xml:space="preserve">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0111A51D"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w:t>
      </w:r>
      <w:proofErr w:type="spellStart"/>
      <w:r w:rsidR="00F47EF9">
        <w:rPr>
          <w:rFonts w:eastAsiaTheme="minorEastAsia" w:cs="Times New Roman"/>
          <w:i/>
          <w:iCs/>
        </w:rPr>
        <w:t>alnus</w:t>
      </w:r>
      <w:proofErr w:type="spellEnd"/>
      <w:r w:rsidR="00F47EF9">
        <w:rPr>
          <w:rFonts w:eastAsiaTheme="minorEastAsia" w:cs="Times New Roman"/>
          <w:i/>
          <w:iCs/>
        </w:rPr>
        <w:t xml:space="preserve">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establishes in undisturbed wetlands and fen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h8b53dnti","properties":{"formattedCitation":"(Mills et al. 2009, 2012; Berg 2011)","plainCitation":"(Mills et al. 2009, 2012; Berg 2011)","noteIndex":0},"citationItems":[{"id":1772,"uris":["http://zotero.org/users/193070/items/VEDFDMVT"],"uri":["http://zotero.org/users/193070/items/VEDFDMVT"],"itemData":{"id":1772,"type":"article-journal","title":"Exotic shrub invasion in an undisturbed wetland has little community-level effect over a 15-year period","container-title":"Biological Invasions","page":"1803-1820","volume":"11","issue":"8","DOI":"10.1007/s10530-008-9359-2","note":"Citation Key: Mills2009","author":[{"family":"Mills","given":"Jason E"},{"family":"Reinartz","given":"James A"},{"family":"Meyer","given":"Gretchen A"},{"family":"Young","given":"Erica B"}],"issued":{"date-parts":[["2009"]]}}},{"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Mills et al. 2009, 2012; Berg 2011)</w:t>
      </w:r>
      <w:r w:rsidR="00C336B8">
        <w:rPr>
          <w:rFonts w:eastAsiaTheme="minorEastAsia" w:cs="Times New Roman"/>
          <w:iCs/>
        </w:rPr>
        <w:fldChar w:fldCharType="end"/>
      </w:r>
      <w:r w:rsidR="00946CCB">
        <w:rPr>
          <w:rFonts w:eastAsiaTheme="minorEastAsia" w:cs="Times New Roman"/>
          <w:iCs/>
        </w:rPr>
        <w:t xml:space="preserve"> </w:t>
      </w:r>
      <w:r w:rsidR="00E678F9">
        <w:rPr>
          <w:rFonts w:eastAsiaTheme="minorEastAsia" w:cs="Times New Roman"/>
          <w:iCs/>
        </w:rPr>
        <w:t>and intact upland forest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qk9jvic9n","properties":{"formattedCitation":"(Frappier et al. 2003b; Fagan and Peart 2004)","plainCitation":"(Frappier et al. 2003b; Fagan and Peart 2004)","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Frappier et al. 2003b; Fagan and Peart 2004)</w:t>
      </w:r>
      <w:r w:rsidR="00C336B8">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11i4hdkm76","properties":{"formattedCitation":"(Burnham and Lee 2009; Lee and Thompson 2012)","plainCitation":"(Burnham and Lee 2009; Lee and Thompson 2012)","noteIndex":0},"citationItems":[{"id":314,"uris":["http://zotero.org/users/193070/items/SPCBLGRQ"],"uri":["http://zotero.org/users/193070/items/SPCBLGRQ"],"itemData":{"id":314,"type":"article-journal","title":"Canopy gaps facilitate establishment, growth, and reproduction of invasive &lt;i&gt;Frangula alnus&lt;/i&gt; in a &lt;i&gt;Tsuga canadensis&lt;/i&gt; dominated forest","container-title":"Biological Invasions","page":"1509-1520","volume":"12","issue":"6","DOI":"10.1007/s10530-009-9563-8","note":"Citation Key: Burnham2009","author":[{"family":"Burnham","given":"Katharine M"},{"family":"Lee","given":"Thomas D"}],"issued":{"date-parts":[["2009"]]}}},{"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Burnham and Lee 2009; Lee and Thompson 2012)</w:t>
      </w:r>
      <w:r w:rsidR="00C336B8">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4hsq0coho","properties":{"formattedCitation":"(With 2004)","plainCitation":"(With 2004)","noteIndex":0},"citationItems":[{"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With 2004)</w:t>
      </w:r>
      <w:r w:rsidR="00C336B8">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w:t>
      </w:r>
      <w:proofErr w:type="spellStart"/>
      <w:r w:rsidR="00802F35">
        <w:rPr>
          <w:rFonts w:eastAsiaTheme="minorEastAsia" w:cs="Times New Roman"/>
          <w:i/>
          <w:iCs/>
        </w:rPr>
        <w:t>alnus</w:t>
      </w:r>
      <w:proofErr w:type="spellEnd"/>
      <w:r w:rsidR="00802F35">
        <w:rPr>
          <w:rFonts w:eastAsiaTheme="minorEastAsia" w:cs="Times New Roman"/>
          <w:i/>
          <w:iCs/>
        </w:rPr>
        <w:t xml:space="preserve">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3B9EF5E6"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 xml:space="preserve">F. </w:t>
      </w:r>
      <w:proofErr w:type="spellStart"/>
      <w:r w:rsidR="00361F91">
        <w:rPr>
          <w:rFonts w:eastAsiaTheme="minorEastAsia" w:cs="Times New Roman"/>
          <w:i/>
          <w:iCs/>
        </w:rPr>
        <w:t>alnus</w:t>
      </w:r>
      <w:proofErr w:type="spellEnd"/>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sidR="003A15C2">
        <w:rPr>
          <w:rFonts w:eastAsiaTheme="minorEastAsia" w:cs="Times New Roman"/>
          <w:iCs/>
        </w:rPr>
        <w:t xml:space="preserve"> </w:t>
      </w:r>
      <w:r w:rsidR="003A15C2">
        <w:rPr>
          <w:rFonts w:eastAsiaTheme="minorEastAsia" w:cs="Times New Roman"/>
          <w:iCs/>
        </w:rPr>
        <w:fldChar w:fldCharType="begin"/>
      </w:r>
      <w:r w:rsidR="00585348">
        <w:rPr>
          <w:rFonts w:eastAsiaTheme="minorEastAsia" w:cs="Times New Roman"/>
          <w:iCs/>
        </w:rPr>
        <w:instrText xml:space="preserve"> ADDIN ZOTERO_ITEM CSL_CITATION {"citationID":"asohfa9g2m","properties":{"formattedCitation":"(Ramula et al. 2008; Knight et al. 2011)","plainCitation":"(Ramula et al. 2008; Knight et al. 2011)","noteIndex":0},"citationItems":[{"id":1541,"uris":["http://zotero.org/users/193070/items/JQHY32TY"],"uri":["http://zotero.org/users/193070/items/JQHY32TY"],"itemData":{"id":1541,"type":"article-journal","title":"General guidelines for invasive plant management based on comparative demography of invasive and native plant populations","container-title":"Journal of Applied Ecology","page":"1124-1133","volume":"45","issue":"4","DOI":"10.1111/j.1365-2664.2008.01502.x","note":"Citation Key: Ramula2008","author":[{"family":"Ramula","given":"Satu"},{"family":"Knight","given":"Tiffany M"},{"family":"Burns","given":"Jean H"},{"family":"Buckley","given":"Yvonne M"}],"issued":{"date-parts":[["2008"]]}}},{"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3A15C2">
        <w:rPr>
          <w:rFonts w:eastAsiaTheme="minorEastAsia" w:cs="Times New Roman"/>
          <w:iCs/>
        </w:rPr>
        <w:fldChar w:fldCharType="separate"/>
      </w:r>
      <w:r w:rsidR="00585348" w:rsidRPr="00585348">
        <w:rPr>
          <w:rFonts w:cs="Times New Roman"/>
        </w:rPr>
        <w:t>(Ramula et al. 2008; Knight et al. 2011)</w:t>
      </w:r>
      <w:r w:rsidR="003A15C2">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2221EC">
        <w:rPr>
          <w:rFonts w:eastAsiaTheme="minorEastAsia" w:cs="Times New Roman"/>
          <w:iCs/>
        </w:rPr>
        <w:lastRenderedPageBreak/>
        <w:fldChar w:fldCharType="begin"/>
      </w:r>
      <w:r w:rsidR="00585348">
        <w:rPr>
          <w:rFonts w:eastAsiaTheme="minorEastAsia" w:cs="Times New Roman"/>
          <w:iCs/>
        </w:rPr>
        <w:instrText xml:space="preserve"> ADDIN ZOTERO_ITEM CSL_CITATION {"citationID":"a1bheld61k4","properties":{"formattedCitation":"(Mason et al. 2008)","plainCitation":"(Mason et al. 2008)","noteIndex":0},"citationItems":[{"id":3494,"uris":["http://zotero.org/users/193070/items/FVVBMH2F"],"uri":["http://zotero.org/users/193070/items/FVVBMH2F"],"itemData":{"id":3494,"type":"article-journal","title":"Reproductive output of invasive versus native plants","container-title":"Global Ecology and Biogeography","page":"633-640","volume":"17","issue":"5","DOI":"10.1111/j.1466-8238.2008.00402.x","ISSN":"1466822X","note":"Citation Key: Mason2008","author":[{"family":"Mason","given":"Robert a. B."},{"family":"Cooke","given":"Julia"},{"family":"Moles","given":"Angela T."},{"family":"Leishman","given":"Michelle R."}],"issued":{"date-parts":[["2008",9]]}}}],"schema":"https://github.com/citation-style-language/schema/raw/master/csl-citation.json"} </w:instrText>
      </w:r>
      <w:r w:rsidR="002221EC">
        <w:rPr>
          <w:rFonts w:eastAsiaTheme="minorEastAsia" w:cs="Times New Roman"/>
          <w:iCs/>
        </w:rPr>
        <w:fldChar w:fldCharType="separate"/>
      </w:r>
      <w:r w:rsidR="00585348" w:rsidRPr="00585348">
        <w:rPr>
          <w:rFonts w:cs="Times New Roman"/>
        </w:rPr>
        <w:t>(Mason et al. 2008)</w:t>
      </w:r>
      <w:r w:rsidR="002221EC">
        <w:rPr>
          <w:rFonts w:eastAsiaTheme="minorEastAsia" w:cs="Times New Roman"/>
          <w:iCs/>
        </w:rPr>
        <w:fldChar w:fldCharType="end"/>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w:t>
      </w:r>
      <w:proofErr w:type="spellStart"/>
      <w:r w:rsidR="00CA5B08">
        <w:rPr>
          <w:rFonts w:eastAsiaTheme="minorEastAsia" w:cs="Times New Roman"/>
          <w:i/>
          <w:iCs/>
        </w:rPr>
        <w:t>alnus</w:t>
      </w:r>
      <w:proofErr w:type="spellEnd"/>
      <w:r w:rsidR="00CA5B08">
        <w:rPr>
          <w:rFonts w:eastAsiaTheme="minorEastAsia" w:cs="Times New Roman"/>
          <w:i/>
          <w:iCs/>
        </w:rPr>
        <w:t xml:space="preserve"> </w:t>
      </w:r>
      <w:r w:rsidR="00DD738A">
        <w:rPr>
          <w:rFonts w:eastAsiaTheme="minorEastAsia" w:cs="Times New Roman"/>
          <w:iCs/>
        </w:rPr>
        <w:t>outpacing recruitment of native species</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vq2ukcuc3","properties":{"formattedCitation":"(Medan 1994; Lee and Thompson 2012; Mills et al. 2012)","plainCitation":"(Medan 1994; Lee and Thompson 2012; Mills et al. 2012)","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Medan 1994; Lee and Thompson 2012; Mills et al. 2012)</w:t>
      </w:r>
      <w:r w:rsidR="000F403F">
        <w:rPr>
          <w:rFonts w:eastAsiaTheme="minorEastAsia" w:cs="Times New Roman"/>
          <w:iCs/>
        </w:rPr>
        <w:fldChar w:fldCharType="end"/>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w:t>
      </w:r>
      <w:proofErr w:type="spellStart"/>
      <w:r w:rsidR="00C528F4">
        <w:rPr>
          <w:rFonts w:eastAsiaTheme="minorEastAsia" w:cs="Times New Roman"/>
          <w:i/>
          <w:iCs/>
        </w:rPr>
        <w:t>alnus</w:t>
      </w:r>
      <w:proofErr w:type="spellEnd"/>
      <w:r w:rsidR="00C528F4">
        <w:rPr>
          <w:rFonts w:eastAsiaTheme="minorEastAsia" w:cs="Times New Roman"/>
          <w:i/>
          <w:iCs/>
        </w:rPr>
        <w:t xml:space="preserve">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w:t>
      </w:r>
      <w:proofErr w:type="spellStart"/>
      <w:r w:rsidR="00827232">
        <w:rPr>
          <w:rFonts w:eastAsiaTheme="minorEastAsia" w:cs="Times New Roman"/>
          <w:i/>
          <w:iCs/>
        </w:rPr>
        <w:t>alnus</w:t>
      </w:r>
      <w:proofErr w:type="spellEnd"/>
      <w:r w:rsidR="00827232">
        <w:rPr>
          <w:rFonts w:eastAsiaTheme="minorEastAsia" w:cs="Times New Roman"/>
          <w:i/>
          <w:iCs/>
        </w:rPr>
        <w:t xml:space="preserve">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ks2uor31f","properties":{"formattedCitation":"(Cunard and Lee 2008)","plainCitation":"(Cunard and Lee 2008)","noteIndex":0},"citationItems":[{"id":179,"uris":["http://zotero.org/users/193070/items/AHNYYYQ3"],"uri":["http://zotero.org/users/193070/items/AHNYYYQ3"],"itemData":{"id":179,"type":"article-journal","title":"Is patience a virtue? Succession, light, and the death of invasive glossy buckthorn (&lt;i&gt;Frangula alnus&lt;/i&gt;)","container-title":"Biological Invasions","page":"577-586","volume":"11","issue":"3","DOI":"10.1007/s10530-008-9272-8","note":"Citation Key: Cunard2008","author":[{"family":"Cunard","given":"Chelsea"},{"family":"Lee","given":"Thomas D"}],"issued":{"date-parts":[["2008"]]}}}],"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Cunard and Lee 2008)</w:t>
      </w:r>
      <w:r w:rsidR="000F403F">
        <w:rPr>
          <w:rFonts w:eastAsiaTheme="minorEastAsia" w:cs="Times New Roman"/>
          <w:iCs/>
        </w:rPr>
        <w:fldChar w:fldCharType="end"/>
      </w:r>
      <w:r w:rsidR="00827232">
        <w:rPr>
          <w:rFonts w:eastAsiaTheme="minorEastAsia" w:cs="Times New Roman"/>
          <w:iCs/>
        </w:rPr>
        <w:t xml:space="preserve">. </w:t>
      </w:r>
    </w:p>
    <w:p w14:paraId="659EADA6" w14:textId="740A0CAE"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EC0A3F">
        <w:rPr>
          <w:rFonts w:cs="Times New Roman"/>
          <w:iCs/>
        </w:rPr>
        <w:fldChar w:fldCharType="begin"/>
      </w:r>
      <w:r w:rsidR="00585348">
        <w:rPr>
          <w:rFonts w:cs="Times New Roman"/>
          <w:iCs/>
        </w:rPr>
        <w:instrText xml:space="preserve"> ADDIN ZOTERO_ITEM CSL_CITATION {"citationID":"a13nrr77bgq","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EC0A3F">
        <w:rPr>
          <w:rFonts w:cs="Times New Roman"/>
          <w:iCs/>
        </w:rPr>
        <w:fldChar w:fldCharType="separate"/>
      </w:r>
      <w:r w:rsidR="00585348" w:rsidRPr="00585348">
        <w:rPr>
          <w:rFonts w:cs="Times New Roman"/>
        </w:rPr>
        <w:t>(Pyšek and Hulme 2005)</w:t>
      </w:r>
      <w:r w:rsidR="00EC0A3F">
        <w:rPr>
          <w:rFonts w:cs="Times New Roman"/>
          <w:iCs/>
        </w:rPr>
        <w:fldChar w:fldCharType="end"/>
      </w:r>
      <w:r w:rsidR="00EC0A3F">
        <w:rPr>
          <w:rFonts w:cs="Times New Roman"/>
          <w:iCs/>
        </w:rPr>
        <w:t xml:space="preserve"> </w:t>
      </w:r>
      <w:r w:rsidR="008D4B86">
        <w:rPr>
          <w:rFonts w:cs="Times New Roman"/>
          <w:iCs/>
        </w:rPr>
        <w:t>and can be critical to attaining good model fits in grid-based simulation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1278t9h5d","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EC0A3F">
        <w:rPr>
          <w:rFonts w:cs="Times New Roman"/>
          <w:iCs/>
        </w:rPr>
        <w:fldChar w:fldCharType="separate"/>
      </w:r>
      <w:r w:rsidR="00585348" w:rsidRPr="00585348">
        <w:rPr>
          <w:rFonts w:cs="Times New Roman"/>
        </w:rPr>
        <w:t>(Merow et al. 2011)</w:t>
      </w:r>
      <w:r w:rsidR="00EC0A3F">
        <w:rPr>
          <w:rFonts w:cs="Times New Roman"/>
          <w:iCs/>
        </w:rPr>
        <w:fldChar w:fldCharType="end"/>
      </w:r>
      <w:r w:rsidR="008D4B86">
        <w:rPr>
          <w:rFonts w:cs="Times New Roman"/>
          <w:iCs/>
        </w:rPr>
        <w:t>. LDD in particular has been shown to be important for predicting species spread</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48gmv65cl","properties":{"formattedCitation":"(Clark et al. 2001; Hastings et al. 2005; Nehrbass et al. 2006)","plainCitation":"(Clark et al. 2001; Hastings et al. 2005; Nehrbass et al. 2006)","noteIndex":0},"citationItems":[{"id":3547,"uris":["http://zotero.org/users/193070/items/Q3T9EZKH"],"uri":["http://zotero.org/users/193070/items/Q3T9EZKH"],"itemData":{"id":3547,"type":"article-journal","title":"Invasion by extremes: population spread with variation in dispersal and reproduction.","container-title":"The American Naturalist","page":"537-54","volume":"157","issue":"5","abstract":"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DOI":"10.1086/319934","ISSN":"1537-5323","note":"PMID: 18707261\nCitation Key: Clark2001","author":[{"family":"Clark","given":"J S"},{"family":"Lewis","given":"M"},{"family":"Horvath","given":"L"}],"issued":{"date-parts":[["2001",5]]}}},{"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id":2481,"uris":["http://zotero.org/users/193070/items/2JALQPRL"],"uri":["http://zotero.org/users/193070/items/2JALQPRL"],"itemData":{"id":2481,"type":"article-journal","title":"A simulation model of plant invasion: long-distance dispersal determines the pattern of spread","container-title":"Biological Invasions","page":"383-395","volume":"9","issue":"4","DOI":"10.1007/s10530-006-9040-6","ISSN":"1387-3547","note":"Citation Key: Nehrbass2006","author":[{"family":"Nehrbass","given":"Nana"},{"family":"Winkler","given":"Eckart"},{"family":"Müllerová","given":"Jana"},{"family":"Pergl","given":"Jan"},{"family":"Pyšek","given":"Petr"},{"family":"Perglová","given":"Irena"}],"issued":{"date-parts":[["2006",11,14]]}}}],"schema":"https://github.com/citation-style-language/schema/raw/master/csl-citation.json"} </w:instrText>
      </w:r>
      <w:r w:rsidR="00EC0A3F">
        <w:rPr>
          <w:rFonts w:cs="Times New Roman"/>
          <w:iCs/>
        </w:rPr>
        <w:fldChar w:fldCharType="separate"/>
      </w:r>
      <w:r w:rsidR="00585348" w:rsidRPr="00585348">
        <w:rPr>
          <w:rFonts w:cs="Times New Roman"/>
        </w:rPr>
        <w:t>(Clark et al. 2001; Hastings et al. 2005; Nehrbass et al. 2006)</w:t>
      </w:r>
      <w:r w:rsidR="00EC0A3F">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w:t>
      </w:r>
      <w:proofErr w:type="spellStart"/>
      <w:r w:rsidR="007A476C">
        <w:rPr>
          <w:rFonts w:eastAsiaTheme="minorEastAsia" w:cs="Times New Roman"/>
          <w:i/>
          <w:iCs/>
        </w:rPr>
        <w:t>alnus</w:t>
      </w:r>
      <w:proofErr w:type="spellEnd"/>
      <w:r w:rsidR="007A476C">
        <w:rPr>
          <w:rFonts w:eastAsiaTheme="minorEastAsia" w:cs="Times New Roman"/>
          <w:i/>
          <w:iCs/>
        </w:rPr>
        <w:t xml:space="preserve"> </w:t>
      </w:r>
      <w:r w:rsidR="007A476C">
        <w:rPr>
          <w:rFonts w:eastAsiaTheme="minorEastAsia" w:cs="Times New Roman"/>
          <w:iCs/>
        </w:rPr>
        <w:t>dispersal distance are very short compared to the patch size used in this simulation (</w:t>
      </w:r>
      <w:r w:rsidR="00530D11">
        <w:rPr>
          <w:rFonts w:cs="Times New Roman"/>
          <w:iCs/>
        </w:rPr>
        <w:t>on the order of tens to hundreds of meter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10hde7phfa","properties":{"formattedCitation":"(Frappier et al. 2003b; Hampe 2004, 2008; Berg 2011)","plainCitation":"(Frappier et al. 2003b; Hampe 2004, 2008; Berg 2011)","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EC0A3F">
        <w:rPr>
          <w:rFonts w:cs="Times New Roman"/>
          <w:iCs/>
        </w:rPr>
        <w:fldChar w:fldCharType="separate"/>
      </w:r>
      <w:r w:rsidR="00585348" w:rsidRPr="00585348">
        <w:rPr>
          <w:rFonts w:cs="Times New Roman"/>
        </w:rPr>
        <w:t>(Frappier et al. 2003b; Hampe 2004, 2008; Berg 2011)</w:t>
      </w:r>
      <w:r w:rsidR="00EC0A3F">
        <w:rPr>
          <w:rFonts w:cs="Times New Roman"/>
          <w:iCs/>
        </w:rPr>
        <w:fldChar w:fldCharType="end"/>
      </w:r>
      <w:r w:rsidR="00530D11">
        <w:rPr>
          <w:rFonts w:cs="Times New Roman"/>
          <w:iCs/>
        </w:rPr>
        <w:t>. Further, though birds consume fruit and disperse seeds via defecation</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er6g5l2pg","properties":{"formattedCitation":"(Godwin 1943; Hampe and Bairlein 2000; Hampe 2008)","plainCitation":"(Godwin 1943; Hampe and Bairlein 2000;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01,"uris":["http://zotero.org/users/193070/items/HT6AY5HE"],"uri":["http://zotero.org/users/193070/items/HT6AY5HE"],"itemData":{"id":101,"type":"article-journal","title":"Modified dispersal‐related traits in disjunct populations of bird‐dispersed &lt;i&gt;Frangula alnus&lt;/i&gt; (Rhamnaceae): a result of its Quaternary distribution shifts?","container-title":"Ecography","page":"603-613","volume":"23","issue":"5","note":"publisher: Wiley Online Library\nCitation Key: Hampe2000","author":[{"family":"Hampe","given":"Arndt"},{"family":"Bairlein","given":"F"}],"issued":{"date-parts":[["2000"]]}}},{"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EC0A3F">
        <w:rPr>
          <w:rFonts w:cs="Times New Roman"/>
          <w:iCs/>
        </w:rPr>
        <w:fldChar w:fldCharType="separate"/>
      </w:r>
      <w:r w:rsidR="00585348" w:rsidRPr="00585348">
        <w:rPr>
          <w:rFonts w:cs="Times New Roman"/>
        </w:rPr>
        <w:t>(Godwin 1943; Hampe and Bairlein 2000; Hampe 2008)</w:t>
      </w:r>
      <w:r w:rsidR="00EC0A3F">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 xml:space="preserve">F. </w:t>
      </w:r>
      <w:proofErr w:type="spellStart"/>
      <w:r w:rsidR="00200D62">
        <w:rPr>
          <w:rFonts w:cs="Times New Roman"/>
          <w:i/>
          <w:iCs/>
        </w:rPr>
        <w:t>alnus</w:t>
      </w:r>
      <w:proofErr w:type="spellEnd"/>
      <w:r w:rsidR="00200D62">
        <w:rPr>
          <w:rFonts w:cs="Times New Roman"/>
          <w:i/>
          <w:iCs/>
        </w:rPr>
        <w:t>.</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 xml:space="preserve">F. </w:t>
      </w:r>
      <w:proofErr w:type="spellStart"/>
      <w:r w:rsidR="003B7258">
        <w:rPr>
          <w:rFonts w:cs="Times New Roman"/>
          <w:i/>
        </w:rPr>
        <w:t>alnus</w:t>
      </w:r>
      <w:proofErr w:type="spellEnd"/>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w:t>
      </w:r>
      <w:proofErr w:type="spellStart"/>
      <w:r w:rsidR="008D4B86">
        <w:rPr>
          <w:rFonts w:cs="Times New Roman"/>
          <w:i/>
          <w:iCs/>
        </w:rPr>
        <w:t>alnus</w:t>
      </w:r>
      <w:proofErr w:type="spellEnd"/>
      <w:r w:rsidR="008D4B86">
        <w:rPr>
          <w:rFonts w:cs="Times New Roman"/>
          <w:i/>
          <w:iCs/>
        </w:rPr>
        <w:t xml:space="preserve">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transport, as is the case for many invasive species</w:t>
      </w:r>
      <w:r w:rsidR="004E16AB">
        <w:rPr>
          <w:rFonts w:cs="Times New Roman"/>
          <w:iCs/>
        </w:rPr>
        <w:t xml:space="preserve"> </w:t>
      </w:r>
      <w:r w:rsidR="004E16AB">
        <w:rPr>
          <w:rFonts w:cs="Times New Roman"/>
          <w:iCs/>
        </w:rPr>
        <w:fldChar w:fldCharType="begin"/>
      </w:r>
      <w:r w:rsidR="00585348">
        <w:rPr>
          <w:rFonts w:cs="Times New Roman"/>
          <w:iCs/>
        </w:rPr>
        <w:instrText xml:space="preserve"> ADDIN ZOTERO_ITEM CSL_CITATION {"citationID":"aujbbdi69d","properties":{"formattedCitation":"(Mack et al. 2000; Herron et al. 2007; Jongejans et al. 2008; Gavier-Pizarro et al. 2010; Larkin 2011; Sullivan et al. 2012)","plainCitation":"(Mack et al. 2000; Herron et al. 2007; Jongejans et al. 2008; Gavier-Pizarro et al. 2010; Larkin 2011; Sullivan et al. 2012)","noteIndex":0},"citationItems":[{"id":1459,"uris":["http://zotero.org/users/193070/items/YS9SL6V2"],"uri":["http://zotero.org/users/193070/items/YS9SL6V2"],"itemData":{"id":1459,"type":"article-journal","title":"Biotic invasions: causes, epidemiology, global consequences, and control","container-title":"Ecological Applications","page":"689-710","volume":"10","issue":"3","note":"publisher: Ecological Society of America\nCitation Key: Mack2000","author":[{"family":"Mack","given":"R N"},{"family":"Simberloff","given":"D"},{"family":"Mark Lonsdale","given":"W"},{"family":"Evans","given":"H"},{"family":"Clout","given":"M"},{"family":"Bazzaz","given":"F A"}],"issued":{"date-parts":[["2000"]]}}},{"id":2058,"uris":["http://zotero.org/users/193070/items/G8Y9MNC6"],"uri":["http://zotero.org/users/193070/items/G8Y9MNC6"],"itemData":{"id":2058,"type":"article-journal","title":"Invasive plants and their ecological strategies: prediction and explanation of woody plant invasion in New England","container-title":"Diversity and Distributions","page":"633-644","volume":"13","issue":"5","DOI":"10.1111/j.1472-4642.2007.00381.x","ISSN":"13669516","note":"Citation Key: Herron2007","author":[{"family":"Herron","given":"Patrick M"},{"family":"Martine","given":"Christopher T"},{"family":"Latimer","given":"Andrew M"},{"family":"Leicht-Young","given":"Stacey A"}],"issued":{"date-parts":[["2007",6,5]]}}},{"id":286,"uris":["http://zotero.org/users/193070/items/UZFVIBQX"],"uri":["http://zotero.org/users/193070/items/UZFVIBQX"],"itemData":{"id":286,"type":"article-journal","title":"Dispersal and demography contributions to population spread of &lt;i&gt;Carduus nutansin&lt;/i&gt; its native and invaded ranges","container-title":"Journal of Ecology","page":"687-697","volume":"96","issue":"4","DOI":"10.1111/j.1365-2745.2008.01367.x","note":"Citation Key: Jongejans2008","author":[{"family":"Jongejans","given":"Eelke"},{"family":"Shea","given":"Katriona"},{"family":"Skarpaas","given":"Olav"},{"family":"Kelly","given":"Dave"},{"family":"Sheppard","given":"Andy W"},{"family":"Woodburn","given":"Tim L"}],"issued":{"date-parts":[["2008"]]}}},{"id":10,"uris":["http://zotero.org/users/193070/items/YPFSJDNP"],"uri":["http://zotero.org/users/193070/items/YPFSJDNP"],"itemData":{"id":10,"type":"article-journal","title":"Housing is positively associated with invasive exotic plant species richness in New England, USA","container-title":"Ecological Applications","page":"1913-1925","volume":"20","issue":"7","note":"publisher: Ecological Society of America\nCitation Key: Gavier-Pizarro2010","author":[{"family":"Gavier-Pizarro","given":"G I"},{"family":"Radeloff","given":"V C"},{"family":"Stewart","given":"S I"},{"family":"Huebner","given":"C D"},{"family":"Keuler","given":"N S"}],"issued":{"date-parts":[["2010"]]}}},{"id":2753,"uris":["http://zotero.org/users/193070/items/7FIQDNHF"],"uri":["http://zotero.org/users/193070/items/7FIQDNHF"],"itemData":{"id":2753,"type":"article-journal","title":"Lengths and correlates of lag phases in upper-Midwest plant invasions","container-title":"Biological Invasions","page":"827-838","volume":"14","issue":"4","DOI":"10.1007/s10530-011-0119-3","ISSN":"1387-3547","note":"Citation Key: Larkin2011","author":[{"family":"Larkin","given":"Daniel J."}],"issued":{"date-parts":[["2011",10,15]]}}},{"id":3138,"uris":["http://zotero.org/users/193070/items/GM68YMTM"],"uri":["http://zotero.org/users/193070/items/GM68YMTM"],"itemData":{"id":3138,"type":"article-journal","title":"Using dispersal information to model the species-environment relationship of spreading non-native species","container-title":"Methods in Ecology and Evolution","page":"870-879","volume":"3","issue":"5","DOI":"10.1111/j.2041-210X.2012.00219.x","ISSN":"2041210X","note":"Citation Key: Sullivan2012","author":[{"family":"Sullivan","given":"Martin J. P."},{"family":"Davies","given":"Richard G."},{"family":"Reino","given":"Luís"},{"family":"Franco","given":"Aldina M.","dropping-particle":"a."}],"issued":{"date-parts":[["2012",10,29]]}}}],"schema":"https://github.com/citation-style-language/schema/raw/master/csl-citation.json"} </w:instrText>
      </w:r>
      <w:r w:rsidR="004E16AB">
        <w:rPr>
          <w:rFonts w:cs="Times New Roman"/>
          <w:iCs/>
        </w:rPr>
        <w:fldChar w:fldCharType="separate"/>
      </w:r>
      <w:r w:rsidR="00585348" w:rsidRPr="00585348">
        <w:rPr>
          <w:rFonts w:cs="Times New Roman"/>
        </w:rPr>
        <w:t>(Mack et al. 2000; Herron et al. 2007; Jongejans et al. 2008; Gavier-Pizarro et al. 2010; Larkin 2011; Sullivan et al. 2012)</w:t>
      </w:r>
      <w:r w:rsidR="004E16AB">
        <w:rPr>
          <w:rFonts w:cs="Times New Roman"/>
          <w:iCs/>
        </w:rPr>
        <w:fldChar w:fldCharType="end"/>
      </w:r>
      <w:r w:rsidR="008D7EE0">
        <w:rPr>
          <w:rFonts w:cs="Times New Roman"/>
          <w:iCs/>
        </w:rPr>
        <w:t xml:space="preserve">. </w:t>
      </w:r>
    </w:p>
    <w:p w14:paraId="20C6D5FF" w14:textId="4318DB48"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he IPM framework used for the demographic model does not readily incorporate the effects of demographic stochasticity</w:t>
      </w:r>
      <w:r w:rsidR="004E16AB">
        <w:t xml:space="preserve"> </w:t>
      </w:r>
      <w:r w:rsidR="004E16AB">
        <w:fldChar w:fldCharType="begin"/>
      </w:r>
      <w:r w:rsidR="00585348">
        <w:instrText xml:space="preserve"> ADDIN ZOTERO_ITEM CSL_CITATION {"citationID":"a1o85uns19u","properties":{"formattedCitation":"(Ellner and Rees 2007; Rees and Ellner 2009)","plainCitation":"(Ellner and Rees 2007; Rees and Ellner 2009)","noteIndex":0},"citationItems":[{"id":3215,"uris":["http://zotero.org/users/193070/items/N5AGLMKY"],"uri":["http://zotero.org/users/193070/items/N5AGLMKY"],"itemData":{"id":3215,"type":"article-journal","title":"Stochastic stable population growth in integral projection models: theory and application.","container-title":"Journal of mathematical biology","page":"227-56","volume":"54","issue":"2","abstract":"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DOI":"10.1007/s00285-006-0044-8","ISSN":"0303-6812","note":"PMID: 17123085\nCitation Key: Ellner2007","author":[{"family":"Ellner","given":"Stephen P"},{"family":"Rees","given":"Mark"}],"issued":{"date-parts":[["2007",2]]}}},{"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4E16AB">
        <w:fldChar w:fldCharType="separate"/>
      </w:r>
      <w:r w:rsidR="00585348" w:rsidRPr="00585348">
        <w:rPr>
          <w:rFonts w:cs="Times New Roman"/>
        </w:rPr>
        <w:t>(Ellner and Rees 2007; Rees and Ellner 2009)</w:t>
      </w:r>
      <w:r w:rsidR="004E16AB">
        <w:fldChar w:fldCharType="end"/>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w:t>
      </w:r>
      <w:r w:rsidR="004E16AB">
        <w:t xml:space="preserve"> </w:t>
      </w:r>
      <w:r w:rsidR="004E16AB">
        <w:fldChar w:fldCharType="begin"/>
      </w:r>
      <w:r w:rsidR="00442A82">
        <w:instrText xml:space="preserve"> ADDIN ZOTERO_ITEM CSL_CITATION {"citationID":"a1elt6m0d11","properties":{"formattedCitation":"(Vindenes et al. 2011)","plainCitation":"(Vindenes et al. 2011)","noteIndex":0},"citationItems":[{"id":3089,"uris":["http://zotero.org/users/193070/items/8M2L99UF"],"uri":["http://zotero.org/users/193070/items/8M2L99UF"],"itemData":{"id":3089,"type":"article-journal","title":"Integral projection models for finite populations in a stochastic environment.","container-title":"Ecology","page":"1146-56","volume":"92","issue":"5","abstract":"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DOI":"10.1890/10-0500.1","ISSN":"0012-9658","note":"PMID: 21661575\nCitation Key: Vindenes2011","author":[{"family":"Vindenes","given":"Yngvild"},{"family":"Engen","given":"Steinar"},{"family":"Saether","given":"Bernt-Erik"}],"issued":{"date-parts":[["2011",5]]}}}],"schema":"https://github.com/citation-style-language/schema/raw/master/csl-citation.json"} </w:instrText>
      </w:r>
      <w:r w:rsidR="004E16AB">
        <w:fldChar w:fldCharType="separate"/>
      </w:r>
      <w:r w:rsidR="00585348" w:rsidRPr="00585348">
        <w:rPr>
          <w:rFonts w:cs="Times New Roman"/>
        </w:rPr>
        <w:t>(</w:t>
      </w:r>
      <w:proofErr w:type="spellStart"/>
      <w:r w:rsidR="00585348" w:rsidRPr="00585348">
        <w:rPr>
          <w:rFonts w:cs="Times New Roman"/>
        </w:rPr>
        <w:t>Vindenes</w:t>
      </w:r>
      <w:proofErr w:type="spellEnd"/>
      <w:r w:rsidR="00585348" w:rsidRPr="00585348">
        <w:rPr>
          <w:rFonts w:cs="Times New Roman"/>
        </w:rPr>
        <w:t xml:space="preserve"> et al. 2011)</w:t>
      </w:r>
      <w:r w:rsidR="004E16AB">
        <w:fldChar w:fldCharType="end"/>
      </w:r>
      <w:r w:rsidR="00FF24C7">
        <w:t xml:space="preserve">, but </w:t>
      </w:r>
      <w:r w:rsidR="00336C73">
        <w:t>further development</w:t>
      </w:r>
      <w:r w:rsidR="00FF24C7">
        <w:t xml:space="preserve"> is needed.</w:t>
      </w:r>
      <w:r w:rsidR="00E70C9A">
        <w:t xml:space="preserve"> </w:t>
      </w:r>
    </w:p>
    <w:p w14:paraId="2EEF28C0" w14:textId="062A1111"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w:t>
      </w:r>
      <w:proofErr w:type="spellStart"/>
      <w:r w:rsidR="00FF24C7">
        <w:rPr>
          <w:rFonts w:cs="Times New Roman"/>
          <w:iCs/>
        </w:rPr>
        <w:t>MaxEnt</w:t>
      </w:r>
      <w:proofErr w:type="spellEnd"/>
      <w:r w:rsidR="00FF24C7">
        <w:rPr>
          <w:rFonts w:cs="Times New Roman"/>
          <w:iCs/>
        </w:rPr>
        <w:t xml:space="preserve">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overall lower habitat suitability values. I chose the simpler model to avoid potential effects of over-fitting</w:t>
      </w:r>
      <w:r w:rsidR="002C4D8D">
        <w:rPr>
          <w:rFonts w:cs="Times New Roman"/>
          <w:iCs/>
        </w:rPr>
        <w:t xml:space="preserve"> </w:t>
      </w:r>
      <w:r w:rsidR="002C4D8D">
        <w:rPr>
          <w:rFonts w:cs="Times New Roman"/>
          <w:iCs/>
        </w:rPr>
        <w:fldChar w:fldCharType="begin"/>
      </w:r>
      <w:r w:rsidR="00442A82">
        <w:rPr>
          <w:rFonts w:cs="Times New Roman"/>
          <w:iCs/>
        </w:rPr>
        <w:instrText xml:space="preserve"> ADDIN ZOTERO_ITEM CSL_CITATION {"citationID":"a2br9gpvvoh","properties":{"formattedCitation":"(Syfert et al. 2013; Merow et al. 2013)","plainCitation":"(Syfert et al. 2013; Merow et al. 2013)","noteIndex":0},"citationItems":[{"id":2291,"uris":["http://zotero.org/users/193070/items/SHTKQ9EI"],"uri":["http://zotero.org/users/193070/items/SHTKQ9EI"],"itemData":{"id":2291,"type":"article-journal","title":"The effects of sampling bias and model complexity on the predictive performance of MaxEnt species distribution models","container-title":"PLoS ONE","page":"e55158","volume":"8","issue":"2","DOI":"10.1371/journal.pone.0055158","ISSN":"1932-6203","note":"Citation Key: Syfert2013","author":[{"family":"Syfert","given":"Mindy M."},{"family":"Smith","given":"Matthew J."},{"family":"Coomes","given":"David A."}],"editor":[{"family":"Roberts","given":"David L."}],"issued":{"date-parts":[["2013",2,14]]}}},{"id":2999,"uris":["http://zotero.org/users/193070/items/5PZP6WAH"],"uri":["http://zotero.org/users/193070/items/5PZP6WAH"],"itemData":{"id":2999,"type":"article-journal","title":"A practical guide to MaxEnt for modeling species’ distributions: what it does, and why inputs and settings matter","container-title":"Ecography","page":"1058-1069","volume":"36","issue":"10","DOI":"10.1111/j.1600-0587.2013.07872.x","ISSN":"09067590","note":"Citation Key: Merow2013","author":[{"family":"Merow","given":"Cory"},{"family":"Smith","given":"Matthew J."},{"family":"Silander Jr","given":"John A"}],"issued":{"date-parts":[["2013",6,18]]}}}],"schema":"https://github.com/citation-style-language/schema/raw/master/csl-citation.json"} </w:instrText>
      </w:r>
      <w:r w:rsidR="002C4D8D">
        <w:rPr>
          <w:rFonts w:cs="Times New Roman"/>
          <w:iCs/>
        </w:rPr>
        <w:fldChar w:fldCharType="separate"/>
      </w:r>
      <w:r w:rsidR="00585348" w:rsidRPr="00585348">
        <w:rPr>
          <w:rFonts w:cs="Times New Roman"/>
        </w:rPr>
        <w:t>(</w:t>
      </w:r>
      <w:proofErr w:type="spellStart"/>
      <w:r w:rsidR="00585348" w:rsidRPr="00585348">
        <w:rPr>
          <w:rFonts w:cs="Times New Roman"/>
        </w:rPr>
        <w:t>Syfert</w:t>
      </w:r>
      <w:proofErr w:type="spellEnd"/>
      <w:r w:rsidR="00585348" w:rsidRPr="00585348">
        <w:rPr>
          <w:rFonts w:cs="Times New Roman"/>
        </w:rPr>
        <w:t xml:space="preserve"> et al. 2013; Merow et al. 2013)</w:t>
      </w:r>
      <w:r w:rsidR="002C4D8D">
        <w:rPr>
          <w:rFonts w:cs="Times New Roman"/>
          <w:iCs/>
        </w:rPr>
        <w:fldChar w:fldCharType="end"/>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w:t>
      </w:r>
      <w:proofErr w:type="spellStart"/>
      <w:r w:rsidR="00FF24C7">
        <w:t>MaxEnt</w:t>
      </w:r>
      <w:proofErr w:type="spellEnd"/>
      <w:r w:rsidR="00FF24C7">
        <w:t xml:space="preserve">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 xml:space="preserve">F. </w:t>
      </w:r>
      <w:proofErr w:type="spellStart"/>
      <w:r w:rsidR="00FF24C7">
        <w:rPr>
          <w:rFonts w:cs="Times New Roman"/>
          <w:i/>
          <w:iCs/>
        </w:rPr>
        <w:t>alnus</w:t>
      </w:r>
      <w:proofErr w:type="spellEnd"/>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3EDB18E2"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vo0p208g9","properties":{"formattedCitation":"(Adams 1927; Godwin 1936; Berg 2011)","plainCitation":"(Adams 1927; Godwin 1936; Berg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C4D8D">
        <w:rPr>
          <w:rFonts w:cs="Times New Roman"/>
          <w:iCs/>
        </w:rPr>
        <w:fldChar w:fldCharType="separate"/>
      </w:r>
      <w:r w:rsidR="00585348" w:rsidRPr="00585348">
        <w:rPr>
          <w:rFonts w:cs="Times New Roman"/>
        </w:rPr>
        <w:t>(Adams 1927; Godwin 1936; Berg 2011)</w:t>
      </w:r>
      <w:r w:rsidR="002C4D8D">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spread and have high mean fecundity rates may best represent the demographic properties of this species. </w:t>
      </w:r>
    </w:p>
    <w:p w14:paraId="3E61DD6F" w14:textId="6E2B15DB"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eeds remain viable for upwards of three year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m6s9su8gl","properties":{"formattedCitation":"(Godwin 1943; Granstrom 1988)","plainCitation":"(Godwin 1943; Granstrom 198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889,"uris":["http://zotero.org/users/193070/items/W3X4E9M2"],"uri":["http://zotero.org/users/193070/items/W3X4E9M2"],"itemData":{"id":1889,"type":"article-journal","title":"Seed banks at six open and afforested heathland sites in southern Sweden","container-title":"Journal of Applied Ecology","page":"297-306","note":"publisher: JSTOR\nCitation Key: Granstrom1988","author":[{"family":"Granstrom","given":"A"}],"issued":{"date-parts":[["1988"]]}}}],"schema":"https://github.com/citation-style-language/schema/raw/master/csl-citation.json"} </w:instrText>
      </w:r>
      <w:r w:rsidR="002C4D8D">
        <w:rPr>
          <w:rFonts w:cs="Times New Roman"/>
          <w:iCs/>
        </w:rPr>
        <w:fldChar w:fldCharType="separate"/>
      </w:r>
      <w:r w:rsidR="00585348" w:rsidRPr="00585348">
        <w:rPr>
          <w:rFonts w:cs="Times New Roman"/>
        </w:rPr>
        <w:t>(Godwin 1943; Granstrom 1988)</w:t>
      </w:r>
      <w:r w:rsidR="002C4D8D">
        <w:rPr>
          <w:rFonts w:cs="Times New Roman"/>
          <w:iCs/>
        </w:rPr>
        <w:fldChar w:fldCharType="end"/>
      </w:r>
      <w:r>
        <w:rPr>
          <w:rFonts w:cs="Times New Roman"/>
          <w:iCs/>
        </w:rPr>
        <w:t xml:space="preserve"> and there is some evidence for a role for a seed bank after experimental removal</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n7nq87cav","properties":{"formattedCitation":"(Frappier et al. 2004)","plainCitation":"(Frappier et al. 2004)","noteIndex":0},"citationItems":[{"id":310,"uris":["http://zotero.org/users/193070/items/ILLWTJHS"],"uri":["http://zotero.org/users/193070/items/ILLWTJHS"],"itemData":{"id":310,"type":"article-journal","title":"Experimental removal of the non-indigenous shrub &lt;i&gt;Rhamnus frangula&lt;/i&gt; (glossy buckthorn): Effects on native herbs and woody seedlings","container-title":"Northeastern Naturalist","page":"333-342","volume":"11","issue":"3","note":"publisher: BioOne\nCitation Key: Frappier2004","author":[{"family":"Frappier","given":"B"},{"family":"Eckert","given":"Robert T"},{"family":"Lee","given":"T D"}],"issued":{"date-parts":[["2004"]]}}}],"schema":"https://github.com/citation-style-language/schema/raw/master/csl-citation.json"} </w:instrText>
      </w:r>
      <w:r w:rsidR="002C4D8D">
        <w:rPr>
          <w:rFonts w:cs="Times New Roman"/>
          <w:iCs/>
        </w:rPr>
        <w:fldChar w:fldCharType="separate"/>
      </w:r>
      <w:r w:rsidR="00585348" w:rsidRPr="00585348">
        <w:rPr>
          <w:rFonts w:cs="Times New Roman"/>
        </w:rPr>
        <w:t>(Frappier et al. 2004)</w:t>
      </w:r>
      <w:r w:rsidR="002C4D8D">
        <w:rPr>
          <w:rFonts w:cs="Times New Roman"/>
          <w:iCs/>
        </w:rPr>
        <w:fldChar w:fldCharType="end"/>
      </w:r>
      <w:r>
        <w:rPr>
          <w:rFonts w:cs="Times New Roman"/>
          <w:iCs/>
        </w:rPr>
        <w:t>. However others have found no evidence for a role of seed banks in the population dynamics of this specie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l0uds71a6","properties":{"formattedCitation":"(Kostel-Hughes et al. 1998; Hampe 2004)","plainCitation":"(Kostel-Hughes et al. 1998; Hampe 2004)","noteIndex":0},"citationItems":[{"id":195,"uris":["http://zotero.org/users/193070/items/I8ANKJJT"],"uri":["http://zotero.org/users/193070/items/I8ANKJJT"],"itemData":{"id":195,"type":"article-journal","title":"The soil seed bank and its relationship to the aboveground vegetation in deciduous forests in New York City","container-title":"Urban Ecosystems","page":"43-59","volume":"2","issue":"1","note":"publisher: Springer\nCitation Key: Kostel-Hughes1998","author":[{"family":"Kostel-Hughes","given":"F"},{"family":"Young","given":"T P"},{"family":"McDonnell","given":"M J"}],"issued":{"date-parts":[["1998"]]}}},{"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2C4D8D">
        <w:rPr>
          <w:rFonts w:cs="Times New Roman"/>
          <w:iCs/>
        </w:rPr>
        <w:fldChar w:fldCharType="separate"/>
      </w:r>
      <w:r w:rsidR="00585348" w:rsidRPr="00585348">
        <w:rPr>
          <w:rFonts w:cs="Times New Roman"/>
        </w:rPr>
        <w:t>(Kostel-Hughes et al. 1998; Hampe 2004)</w:t>
      </w:r>
      <w:r w:rsidR="002C4D8D">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 xml:space="preserve">F. </w:t>
      </w:r>
      <w:proofErr w:type="spellStart"/>
      <w:r>
        <w:rPr>
          <w:rFonts w:cs="Times New Roman"/>
          <w:i/>
          <w:iCs/>
        </w:rPr>
        <w:t>alnus</w:t>
      </w:r>
      <w:proofErr w:type="spellEnd"/>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w:t>
      </w:r>
      <w:proofErr w:type="spellStart"/>
      <w:r w:rsidR="00F26FAB">
        <w:rPr>
          <w:rFonts w:eastAsiaTheme="minorEastAsia" w:cs="Times New Roman"/>
          <w:i/>
          <w:iCs/>
        </w:rPr>
        <w:t>alnus</w:t>
      </w:r>
      <w:proofErr w:type="spellEnd"/>
      <w:r w:rsidR="00F26FAB">
        <w:rPr>
          <w:rFonts w:eastAsiaTheme="minorEastAsia" w:cs="Times New Roman"/>
          <w:i/>
          <w:iCs/>
        </w:rPr>
        <w:t xml:space="preserve">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 xml:space="preserve">F. </w:t>
      </w:r>
      <w:proofErr w:type="spellStart"/>
      <w:r w:rsidRPr="00141DC1">
        <w:rPr>
          <w:rFonts w:cs="Times New Roman"/>
          <w:i/>
          <w:iCs/>
        </w:rPr>
        <w:t>alnus</w:t>
      </w:r>
      <w:proofErr w:type="spellEnd"/>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23AC722B" w:rsidR="00FF24C7" w:rsidRPr="00DD5377" w:rsidRDefault="00FF24C7" w:rsidP="00BC5580">
            <w:pPr>
              <w:spacing w:after="40"/>
              <w:rPr>
                <w:rFonts w:cs="Times New Roman"/>
                <w:sz w:val="22"/>
                <w:szCs w:val="22"/>
              </w:rPr>
            </w:pPr>
            <w:r w:rsidRPr="00DD5377">
              <w:rPr>
                <w:rFonts w:cs="Times New Roman"/>
                <w:sz w:val="22"/>
                <w:szCs w:val="22"/>
              </w:rPr>
              <w:t xml:space="preserve">Proxy for </w:t>
            </w:r>
            <w:r w:rsidR="004C3842" w:rsidRPr="00DD5377">
              <w:rPr>
                <w:rFonts w:cs="Times New Roman"/>
                <w:sz w:val="22"/>
                <w:szCs w:val="22"/>
              </w:rPr>
              <w:t>effects</w:t>
            </w:r>
            <w:r w:rsidRPr="00DD5377">
              <w:rPr>
                <w:rFonts w:cs="Times New Roman"/>
                <w:sz w:val="22"/>
                <w:szCs w:val="22"/>
              </w:rPr>
              <w:t xml:space="preserve"> of snow pack, potentially important of </w:t>
            </w: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 xml:space="preserve">Potential Vegetation (REF </w:t>
            </w:r>
            <w:proofErr w:type="spellStart"/>
            <w:r w:rsidRPr="00DD5377">
              <w:rPr>
                <w:rFonts w:cs="Times New Roman"/>
                <w:sz w:val="22"/>
                <w:szCs w:val="22"/>
              </w:rPr>
              <w:t>Ramunkuty</w:t>
            </w:r>
            <w:proofErr w:type="spellEnd"/>
            <w:r w:rsidRPr="00DD5377">
              <w:rPr>
                <w:rFonts w:cs="Times New Roman"/>
                <w:sz w:val="22"/>
                <w:szCs w:val="22"/>
              </w:rPr>
              <w:t>)</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 xml:space="preserve">F. </w:t>
      </w:r>
      <w:proofErr w:type="spellStart"/>
      <w:r w:rsidR="00A31AD8">
        <w:rPr>
          <w:rFonts w:eastAsiaTheme="minorEastAsia" w:cs="Times New Roman"/>
          <w:i/>
          <w:iCs/>
        </w:rPr>
        <w:t>alnus</w:t>
      </w:r>
      <w:proofErr w:type="spellEnd"/>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proofErr w:type="spellStart"/>
            <w:r w:rsidRPr="00C34BC9">
              <w:rPr>
                <w:rFonts w:eastAsia="Times New Roman" w:cs="Times New Roman"/>
                <w:i/>
                <w:iCs/>
                <w:color w:val="000000"/>
              </w:rPr>
              <w:t>Celastrus</w:t>
            </w:r>
            <w:proofErr w:type="spellEnd"/>
            <w:r w:rsidRPr="00C34BC9">
              <w:rPr>
                <w:rFonts w:eastAsia="Times New Roman" w:cs="Times New Roman"/>
                <w:color w:val="000000"/>
              </w:rPr>
              <w:t xml:space="preserve"> </w:t>
            </w:r>
            <w:proofErr w:type="spellStart"/>
            <w:r w:rsidRPr="00C34BC9">
              <w:rPr>
                <w:rFonts w:eastAsia="Times New Roman" w:cs="Times New Roman"/>
                <w:i/>
                <w:iCs/>
                <w:color w:val="000000"/>
              </w:rPr>
              <w:t>orbiculatus</w:t>
            </w:r>
            <w:proofErr w:type="spellEnd"/>
            <w:r w:rsidRPr="00C34BC9">
              <w:rPr>
                <w:rFonts w:eastAsia="Times New Roman" w:cs="Times New Roman"/>
                <w:color w:val="000000"/>
              </w:rPr>
              <w:t xml:space="preserve"> (reported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 to fit observed dispersal of </w:t>
            </w:r>
            <w:r w:rsidRPr="00C34BC9">
              <w:rPr>
                <w:rFonts w:eastAsia="Times New Roman" w:cs="Times New Roman"/>
                <w:i/>
                <w:iCs/>
                <w:color w:val="000000"/>
              </w:rPr>
              <w:t xml:space="preserve">F. </w:t>
            </w:r>
            <w:proofErr w:type="spellStart"/>
            <w:r w:rsidRPr="00C34BC9">
              <w:rPr>
                <w:rFonts w:eastAsia="Times New Roman" w:cs="Times New Roman"/>
                <w:i/>
                <w:iCs/>
                <w:color w:val="000000"/>
              </w:rPr>
              <w:t>alnus</w:t>
            </w:r>
            <w:proofErr w:type="spellEnd"/>
            <w:r w:rsidRPr="00C34BC9">
              <w:rPr>
                <w:rFonts w:eastAsia="Times New Roman" w:cs="Times New Roman"/>
                <w:i/>
                <w:iCs/>
                <w:color w:val="000000"/>
              </w:rPr>
              <w:t xml:space="preserve"> </w:t>
            </w:r>
            <w:r w:rsidRPr="00C34BC9">
              <w:rPr>
                <w:rFonts w:eastAsia="Times New Roman" w:cs="Times New Roman"/>
                <w:color w:val="000000"/>
              </w:rPr>
              <w:t xml:space="preserve">(as reported by </w:t>
            </w:r>
            <w:proofErr w:type="spellStart"/>
            <w:r w:rsidRPr="00C34BC9">
              <w:rPr>
                <w:rFonts w:eastAsia="Times New Roman" w:cs="Times New Roman"/>
                <w:color w:val="000000"/>
              </w:rPr>
              <w:t>Hampe</w:t>
            </w:r>
            <w:proofErr w:type="spellEnd"/>
            <w:r w:rsidRPr="00C34BC9">
              <w:rPr>
                <w:rFonts w:eastAsia="Times New Roman" w:cs="Times New Roman"/>
                <w:color w:val="000000"/>
              </w:rPr>
              <w:t xml:space="preserv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proofErr w:type="spellStart"/>
            <w:r w:rsidRPr="00C34BC9">
              <w:rPr>
                <w:rFonts w:eastAsia="Times New Roman" w:cs="Times New Roman"/>
                <w:i/>
                <w:iCs/>
                <w:color w:val="000000"/>
              </w:rPr>
              <w:t>Celastrus</w:t>
            </w:r>
            <w:proofErr w:type="spellEnd"/>
            <w:r w:rsidRPr="00C34BC9">
              <w:rPr>
                <w:rFonts w:eastAsia="Times New Roman" w:cs="Times New Roman"/>
                <w:i/>
                <w:iCs/>
                <w:color w:val="000000"/>
              </w:rPr>
              <w:t xml:space="preserve"> </w:t>
            </w:r>
            <w:proofErr w:type="spellStart"/>
            <w:r w:rsidRPr="00C34BC9">
              <w:rPr>
                <w:rFonts w:eastAsia="Times New Roman" w:cs="Times New Roman"/>
                <w:i/>
                <w:iCs/>
                <w:color w:val="000000"/>
              </w:rPr>
              <w:t>orbicuatus</w:t>
            </w:r>
            <w:proofErr w:type="spellEnd"/>
            <w:r w:rsidRPr="00C34BC9">
              <w:rPr>
                <w:rFonts w:eastAsia="Times New Roman" w:cs="Times New Roman"/>
                <w:color w:val="000000"/>
              </w:rPr>
              <w:t xml:space="preserve">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B35E9A" w:rsidRPr="00111CAC" w:rsidRDefault="00B35E9A"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B35E9A" w:rsidRPr="00111CAC" w:rsidRDefault="00B35E9A"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B35E9A" w:rsidRPr="00111CAC" w:rsidRDefault="00B35E9A"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B35E9A" w:rsidRPr="00111CAC" w:rsidRDefault="00B35E9A"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B35E9A" w:rsidRPr="00111CAC" w:rsidRDefault="00B35E9A">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B35E9A" w:rsidRPr="00111CAC" w:rsidRDefault="00B35E9A">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1"/>
          <w:footerReference w:type="default" r:id="rId12"/>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3">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3E093775" w:rsidR="00FF24C7" w:rsidRPr="00174688" w:rsidRDefault="00FF24C7" w:rsidP="00FF24C7">
      <w:r w:rsidRPr="00642FC2">
        <w:rPr>
          <w:b/>
        </w:rPr>
        <w:lastRenderedPageBreak/>
        <w:t xml:space="preserve">Figure </w:t>
      </w:r>
      <w:r w:rsidR="00452FFA">
        <w:rPr>
          <w:b/>
        </w:rPr>
        <w:t>3</w:t>
      </w:r>
      <w:r>
        <w:rPr>
          <w:b/>
        </w:rPr>
        <w:t>.</w:t>
      </w:r>
      <w:r>
        <w:t xml:space="preserve"> Sensitivity of simulation models </w:t>
      </w:r>
      <w:r w:rsidR="00DF68B6">
        <w:t>through time</w:t>
      </w:r>
      <w:r>
        <w:t xml:space="preserve">.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 xml:space="preserve">F. </w:t>
      </w:r>
      <w:proofErr w:type="spellStart"/>
      <w:r>
        <w:rPr>
          <w:rFonts w:cs="Times New Roman"/>
          <w:i/>
          <w:iCs/>
        </w:rPr>
        <w:t>alnus</w:t>
      </w:r>
      <w:proofErr w:type="spellEnd"/>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4"/>
                    <a:stretch>
                      <a:fillRect/>
                    </a:stretch>
                  </pic:blipFill>
                  <pic:spPr>
                    <a:xfrm>
                      <a:off x="0" y="0"/>
                      <a:ext cx="5943600" cy="5943600"/>
                    </a:xfrm>
                    <a:prstGeom prst="rect">
                      <a:avLst/>
                    </a:prstGeom>
                  </pic:spPr>
                </pic:pic>
              </a:graphicData>
            </a:graphic>
          </wp:inline>
        </w:drawing>
      </w:r>
      <w:r>
        <w:rPr>
          <w:b/>
          <w:u w:val="single"/>
        </w:rPr>
        <w:br w:type="page"/>
      </w:r>
    </w:p>
    <w:p w14:paraId="4F4F7FAF" w14:textId="1A46364B" w:rsidR="0057620D" w:rsidRDefault="0057620D" w:rsidP="0057620D">
      <w:r>
        <w:rPr>
          <w:b/>
        </w:rPr>
        <w:lastRenderedPageBreak/>
        <w:t xml:space="preserve">Figure </w:t>
      </w:r>
      <w:r w:rsidR="00E50071">
        <w:rPr>
          <w:b/>
        </w:rPr>
        <w:t>4</w:t>
      </w:r>
      <w:r>
        <w:rPr>
          <w:b/>
        </w:rPr>
        <w:t xml:space="preserve">. </w:t>
      </w:r>
      <w:r>
        <w:t xml:space="preserve">Cumulative occupied area (measured as the number of 20 x 20 km patches classified as occupied) curves for all simulation models. Simulations presented here are those using plot effective density dependence, land-use change, and long-distance dispersal weighted by human population density. The black line represents cumulative occupied area for </w:t>
      </w:r>
      <w:r>
        <w:rPr>
          <w:rFonts w:eastAsiaTheme="minorEastAsia" w:cs="Times New Roman"/>
          <w:i/>
          <w:iCs/>
        </w:rPr>
        <w:t xml:space="preserve">F. </w:t>
      </w:r>
      <w:proofErr w:type="spellStart"/>
      <w:r>
        <w:rPr>
          <w:rFonts w:eastAsiaTheme="minorEastAsia" w:cs="Times New Roman"/>
          <w:i/>
          <w:iCs/>
        </w:rPr>
        <w:t>alnus</w:t>
      </w:r>
      <w:proofErr w:type="spellEnd"/>
      <w:r>
        <w:t xml:space="preserve"> based on historical occurrence records. Results from three different occupancy thresholds are represented by three different colors. The red line represents the square-root of the maximum number of patches occupied, based on the historical observations.</w:t>
      </w:r>
    </w:p>
    <w:p w14:paraId="6E95E975" w14:textId="77777777" w:rsidR="0057620D" w:rsidRDefault="0057620D" w:rsidP="0057620D">
      <w:pPr>
        <w:spacing w:after="0"/>
        <w:rPr>
          <w:b/>
        </w:rPr>
      </w:pPr>
      <w:r>
        <w:rPr>
          <w:rFonts w:ascii="Times" w:eastAsiaTheme="minorEastAsia" w:hAnsi="Times" w:cs="Times New Roman"/>
          <w:noProof/>
        </w:rPr>
        <w:drawing>
          <wp:inline distT="0" distB="0" distL="0" distR="0" wp14:anchorId="7EB296A1" wp14:editId="2449A2D0">
            <wp:extent cx="5943600" cy="5943600"/>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5"/>
                    <a:stretch>
                      <a:fillRect/>
                    </a:stretch>
                  </pic:blipFill>
                  <pic:spPr>
                    <a:xfrm>
                      <a:off x="0" y="0"/>
                      <a:ext cx="5943600" cy="5943600"/>
                    </a:xfrm>
                    <a:prstGeom prst="rect">
                      <a:avLst/>
                    </a:prstGeom>
                  </pic:spPr>
                </pic:pic>
              </a:graphicData>
            </a:graphic>
          </wp:inline>
        </w:drawing>
      </w:r>
    </w:p>
    <w:p w14:paraId="53FA7827" w14:textId="77777777" w:rsidR="0057620D" w:rsidRDefault="0057620D">
      <w:pPr>
        <w:spacing w:after="0"/>
        <w:rPr>
          <w:b/>
        </w:rPr>
      </w:pPr>
      <w:r>
        <w:rPr>
          <w:b/>
        </w:rPr>
        <w:br w:type="page"/>
      </w:r>
    </w:p>
    <w:p w14:paraId="06F4ED87" w14:textId="34CE2DAE" w:rsidR="00C20F22" w:rsidRPr="00534F05" w:rsidRDefault="007F767B" w:rsidP="0057620D">
      <w:pPr>
        <w:spacing w:after="0"/>
      </w:pPr>
      <w:r>
        <w:rPr>
          <w:b/>
        </w:rPr>
        <w:lastRenderedPageBreak/>
        <w:t xml:space="preserve">Figure </w:t>
      </w:r>
      <w:r w:rsidR="009B000A">
        <w:rPr>
          <w:b/>
        </w:rPr>
        <w:t>5</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6"/>
                    <a:stretch>
                      <a:fillRect/>
                    </a:stretch>
                  </pic:blipFill>
                  <pic:spPr>
                    <a:xfrm>
                      <a:off x="0" y="0"/>
                      <a:ext cx="5943600" cy="5943600"/>
                    </a:xfrm>
                    <a:prstGeom prst="rect">
                      <a:avLst/>
                    </a:prstGeom>
                  </pic:spPr>
                </pic:pic>
              </a:graphicData>
            </a:graphic>
          </wp:inline>
        </w:drawing>
      </w:r>
      <w:r w:rsidR="00C20F22">
        <w:rPr>
          <w:b/>
        </w:rPr>
        <w:br w:type="page"/>
      </w:r>
    </w:p>
    <w:p w14:paraId="41E0E813" w14:textId="152A7619" w:rsidR="00FF24C7" w:rsidRPr="000D138D" w:rsidRDefault="007F767B" w:rsidP="00FF24C7">
      <w:pPr>
        <w:rPr>
          <w:b/>
        </w:rPr>
      </w:pPr>
      <w:r>
        <w:rPr>
          <w:b/>
        </w:rPr>
        <w:lastRenderedPageBreak/>
        <w:t xml:space="preserve">Figure </w:t>
      </w:r>
      <w:r w:rsidR="008308D0">
        <w:rPr>
          <w:b/>
        </w:rPr>
        <w:t>6</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arameter</w:t>
      </w:r>
      <w:r w:rsidR="00F3089D">
        <w:t>s</w:t>
      </w:r>
      <w:r w:rsidR="00FF24C7">
        <w:t xml:space="preserve">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3917501C" w:rsidR="00FF24C7" w:rsidRDefault="007F767B" w:rsidP="00FF24C7">
      <w:r>
        <w:rPr>
          <w:b/>
        </w:rPr>
        <w:lastRenderedPageBreak/>
        <w:t xml:space="preserve">Figure </w:t>
      </w:r>
      <w:r w:rsidR="008308D0">
        <w:rPr>
          <w:b/>
        </w:rPr>
        <w:t>7</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203BDB12" w:rsidR="00FF24C7" w:rsidRDefault="007F767B" w:rsidP="00FF24C7">
      <w:r>
        <w:rPr>
          <w:b/>
        </w:rPr>
        <w:lastRenderedPageBreak/>
        <w:t xml:space="preserve">Figure </w:t>
      </w:r>
      <w:r w:rsidR="00FD098E">
        <w:rPr>
          <w:b/>
        </w:rPr>
        <w:t>8</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B35E9A" w:rsidRPr="00352380" w:rsidRDefault="00B35E9A"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B35E9A" w:rsidRPr="00352380" w:rsidRDefault="00B35E9A"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B35E9A" w:rsidRPr="00B04956" w:rsidRDefault="00B35E9A"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B35E9A" w:rsidRPr="00B04956" w:rsidRDefault="00B35E9A"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B35E9A" w:rsidRPr="00352380" w:rsidRDefault="00B35E9A"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B35E9A" w:rsidRPr="00352380" w:rsidRDefault="00B35E9A"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B35E9A" w:rsidRPr="00B04956" w:rsidRDefault="00B35E9A"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B35E9A" w:rsidRPr="00B04956" w:rsidRDefault="00B35E9A"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74F6DBAA" w14:textId="77777777" w:rsidR="00442A82" w:rsidRPr="00442A82" w:rsidRDefault="00B217FB" w:rsidP="00442A82">
      <w:pPr>
        <w:pStyle w:val="Bibliography"/>
      </w:pPr>
      <w:r>
        <w:rPr>
          <w:noProof/>
        </w:rPr>
        <w:fldChar w:fldCharType="begin"/>
      </w:r>
      <w:r w:rsidR="00442A82">
        <w:rPr>
          <w:noProof/>
        </w:rPr>
        <w:instrText xml:space="preserve"> ADDIN ZOTERO_BIBL {"uncited":[],"omitted":[],"custom":[]} CSL_BIBLIOGRAPHY </w:instrText>
      </w:r>
      <w:r>
        <w:rPr>
          <w:noProof/>
        </w:rPr>
        <w:fldChar w:fldCharType="separate"/>
      </w:r>
      <w:r w:rsidR="00442A82" w:rsidRPr="00442A82">
        <w:t>Adams J (1927) The germination of the seeds of some plants with fleshy fruits. American Journal of Botany 415–428</w:t>
      </w:r>
    </w:p>
    <w:p w14:paraId="3D560584" w14:textId="77777777" w:rsidR="00442A82" w:rsidRPr="00442A82" w:rsidRDefault="00442A82" w:rsidP="00442A82">
      <w:pPr>
        <w:pStyle w:val="Bibliography"/>
      </w:pPr>
      <w:r w:rsidRPr="00442A82">
        <w:t xml:space="preserve">Aiello-Lammens ME (2014) Patterns and Processes of the Invasion of </w:t>
      </w:r>
      <w:r w:rsidRPr="00442A82">
        <w:rPr>
          <w:i/>
          <w:iCs/>
        </w:rPr>
        <w:t xml:space="preserve">Frangula </w:t>
      </w:r>
      <w:proofErr w:type="spellStart"/>
      <w:r w:rsidRPr="00442A82">
        <w:rPr>
          <w:i/>
          <w:iCs/>
        </w:rPr>
        <w:t>alnus</w:t>
      </w:r>
      <w:proofErr w:type="spellEnd"/>
      <w:r w:rsidRPr="00442A82">
        <w:t>: An Integrated Model Framework. Ph.D., Stony Brook University</w:t>
      </w:r>
    </w:p>
    <w:p w14:paraId="281E5D11" w14:textId="77777777" w:rsidR="00442A82" w:rsidRPr="00442A82" w:rsidRDefault="00442A82" w:rsidP="00442A82">
      <w:pPr>
        <w:pStyle w:val="Bibliography"/>
      </w:pPr>
      <w:r w:rsidRPr="00442A82">
        <w:t>Aiello-Lammens ME, Chu-</w:t>
      </w:r>
      <w:proofErr w:type="spellStart"/>
      <w:r w:rsidRPr="00442A82">
        <w:t>Agor</w:t>
      </w:r>
      <w:proofErr w:type="spellEnd"/>
      <w:r w:rsidRPr="00442A82">
        <w:t xml:space="preserve"> ML, </w:t>
      </w:r>
      <w:proofErr w:type="spellStart"/>
      <w:r w:rsidRPr="00442A82">
        <w:t>Convertino</w:t>
      </w:r>
      <w:proofErr w:type="spellEnd"/>
      <w:r w:rsidRPr="00442A82">
        <w:t xml:space="preserve"> M, et al (2011) The impact of sea-level rise on Snowy Plovers in Florida: integrating geomorphological, habitat, and metapopulation models. Global Change Biology 17:3644–3654. https://doi.org/10.1111/j.1365-2486.2011.02497.x</w:t>
      </w:r>
    </w:p>
    <w:p w14:paraId="2FE50CEC" w14:textId="77777777" w:rsidR="00442A82" w:rsidRPr="00442A82" w:rsidRDefault="00442A82" w:rsidP="00442A82">
      <w:pPr>
        <w:pStyle w:val="Bibliography"/>
      </w:pPr>
      <w:r w:rsidRPr="00442A82">
        <w:t xml:space="preserve">Aiello-Lammens ME, </w:t>
      </w:r>
      <w:proofErr w:type="spellStart"/>
      <w:r w:rsidRPr="00442A82">
        <w:t>Resit</w:t>
      </w:r>
      <w:proofErr w:type="spellEnd"/>
      <w:r w:rsidRPr="00442A82">
        <w:t xml:space="preserve"> </w:t>
      </w:r>
      <w:proofErr w:type="spellStart"/>
      <w:r w:rsidRPr="00442A82">
        <w:t>Akçakaya</w:t>
      </w:r>
      <w:proofErr w:type="spellEnd"/>
      <w:r w:rsidRPr="00442A82">
        <w:t xml:space="preserve"> H (2017) Using global sensitivity analysis of demographic models for ecological impact assessment. Conservation Biology 31:116–125. https://doi.org/10.1111/cobi.12726</w:t>
      </w:r>
    </w:p>
    <w:p w14:paraId="012D98F9" w14:textId="77777777" w:rsidR="00442A82" w:rsidRPr="00442A82" w:rsidRDefault="00442A82" w:rsidP="00442A82">
      <w:pPr>
        <w:pStyle w:val="Bibliography"/>
      </w:pPr>
      <w:proofErr w:type="spellStart"/>
      <w:r w:rsidRPr="00442A82">
        <w:t>Akçakaya</w:t>
      </w:r>
      <w:proofErr w:type="spellEnd"/>
      <w:r w:rsidRPr="00442A82">
        <w:t xml:space="preserve"> HR (2000) Population viability analyses with demographically and spatially structured models. Ecological Bulletins 23–38</w:t>
      </w:r>
    </w:p>
    <w:p w14:paraId="4D5236C3" w14:textId="77777777" w:rsidR="00442A82" w:rsidRPr="00442A82" w:rsidRDefault="00442A82" w:rsidP="00442A82">
      <w:pPr>
        <w:pStyle w:val="Bibliography"/>
      </w:pPr>
      <w:proofErr w:type="spellStart"/>
      <w:r w:rsidRPr="00442A82">
        <w:t>Akçakaya</w:t>
      </w:r>
      <w:proofErr w:type="spellEnd"/>
      <w:r w:rsidRPr="00442A82">
        <w:t xml:space="preserve"> HR (2001) Linking population-level risk assessment with landscape and habitat models. The Science of the total environment 274:283–291</w:t>
      </w:r>
    </w:p>
    <w:p w14:paraId="660BBA6B" w14:textId="77777777" w:rsidR="00442A82" w:rsidRPr="00442A82" w:rsidRDefault="00442A82" w:rsidP="00442A82">
      <w:pPr>
        <w:pStyle w:val="Bibliography"/>
      </w:pPr>
      <w:proofErr w:type="spellStart"/>
      <w:r w:rsidRPr="00442A82">
        <w:t>Akçakaya</w:t>
      </w:r>
      <w:proofErr w:type="spellEnd"/>
      <w:r w:rsidRPr="00442A82">
        <w:t xml:space="preserve"> HR (2002) RAMAS GIS: Linking Spatial Data with Population Viability Analysis. Applied Biomathematics, Setauket</w:t>
      </w:r>
    </w:p>
    <w:p w14:paraId="6AFB8F88" w14:textId="77777777" w:rsidR="00442A82" w:rsidRPr="00442A82" w:rsidRDefault="00442A82" w:rsidP="00442A82">
      <w:pPr>
        <w:pStyle w:val="Bibliography"/>
      </w:pPr>
      <w:proofErr w:type="spellStart"/>
      <w:r w:rsidRPr="00442A82">
        <w:t>Akçakaya</w:t>
      </w:r>
      <w:proofErr w:type="spellEnd"/>
      <w:r w:rsidRPr="00442A82">
        <w:t xml:space="preserve"> HR, </w:t>
      </w:r>
      <w:proofErr w:type="spellStart"/>
      <w:r w:rsidRPr="00442A82">
        <w:t>Radeloff</w:t>
      </w:r>
      <w:proofErr w:type="spellEnd"/>
      <w:r w:rsidRPr="00442A82">
        <w:t xml:space="preserve"> VC, </w:t>
      </w:r>
      <w:proofErr w:type="spellStart"/>
      <w:r w:rsidRPr="00442A82">
        <w:t>Mladenoff</w:t>
      </w:r>
      <w:proofErr w:type="spellEnd"/>
      <w:r w:rsidRPr="00442A82">
        <w:t xml:space="preserve"> DJ, He HS (2004) Integrating landscape and metapopulation modeling approaches: viability of the sharp‐tailed grouse in a dynamic landscape. Conservation Biology 18:526–537</w:t>
      </w:r>
    </w:p>
    <w:p w14:paraId="4FBE4D7D" w14:textId="77777777" w:rsidR="00442A82" w:rsidRPr="00442A82" w:rsidRDefault="00442A82" w:rsidP="00442A82">
      <w:pPr>
        <w:pStyle w:val="Bibliography"/>
      </w:pPr>
      <w:r w:rsidRPr="00442A82">
        <w:t>Anderson RP (2012) Harnessing the world’s biodiversity data: promise and peril in ecological niche modeling of species distributions. Annals of the New York Academy of Sciences 1260:66–80. https://doi.org/10.1111/j.1749-6632.2011.06440.x</w:t>
      </w:r>
    </w:p>
    <w:p w14:paraId="52AFA2A1" w14:textId="77777777" w:rsidR="00442A82" w:rsidRPr="00442A82" w:rsidRDefault="00442A82" w:rsidP="00442A82">
      <w:pPr>
        <w:pStyle w:val="Bibliography"/>
      </w:pPr>
      <w:r w:rsidRPr="00442A82">
        <w:t>Berg J (2011) Susceptibility of five wetland community types to invasion by Glossy Buckthorn (</w:t>
      </w:r>
      <w:r w:rsidRPr="00442A82">
        <w:rPr>
          <w:i/>
          <w:iCs/>
        </w:rPr>
        <w:t xml:space="preserve">Frangula </w:t>
      </w:r>
      <w:proofErr w:type="spellStart"/>
      <w:r w:rsidRPr="00442A82">
        <w:rPr>
          <w:i/>
          <w:iCs/>
        </w:rPr>
        <w:t>alnus</w:t>
      </w:r>
      <w:proofErr w:type="spellEnd"/>
      <w:r w:rsidRPr="00442A82">
        <w:t xml:space="preserve"> Mill.). </w:t>
      </w:r>
      <w:proofErr w:type="spellStart"/>
      <w:r w:rsidRPr="00442A82">
        <w:t>Masters</w:t>
      </w:r>
      <w:proofErr w:type="spellEnd"/>
      <w:r w:rsidRPr="00442A82">
        <w:t xml:space="preserve"> of Science, University of Wisconsin-Milwaukee</w:t>
      </w:r>
    </w:p>
    <w:p w14:paraId="36FEDBBF" w14:textId="77777777" w:rsidR="00442A82" w:rsidRPr="00442A82" w:rsidRDefault="00442A82" w:rsidP="00442A82">
      <w:pPr>
        <w:pStyle w:val="Bibliography"/>
      </w:pPr>
      <w:r w:rsidRPr="00442A82">
        <w:t xml:space="preserve">Blackburn TM, </w:t>
      </w:r>
      <w:proofErr w:type="spellStart"/>
      <w:r w:rsidRPr="00442A82">
        <w:t>Pyšek</w:t>
      </w:r>
      <w:proofErr w:type="spellEnd"/>
      <w:r w:rsidRPr="00442A82">
        <w:t xml:space="preserve"> P, </w:t>
      </w:r>
      <w:proofErr w:type="spellStart"/>
      <w:r w:rsidRPr="00442A82">
        <w:t>Bacher</w:t>
      </w:r>
      <w:proofErr w:type="spellEnd"/>
      <w:r w:rsidRPr="00442A82">
        <w:t xml:space="preserve"> S, et al (2011) A proposed unified framework for biological invasions. Trends in Ecology &amp; Evolution 26:333–339. https://doi.org/10.1016/j.tree.2011.03.023</w:t>
      </w:r>
    </w:p>
    <w:p w14:paraId="6A40FF62" w14:textId="77777777" w:rsidR="00442A82" w:rsidRPr="00442A82" w:rsidRDefault="00442A82" w:rsidP="00442A82">
      <w:pPr>
        <w:pStyle w:val="Bibliography"/>
      </w:pPr>
      <w:r w:rsidRPr="00442A82">
        <w:t xml:space="preserve">Briscoe NJ, </w:t>
      </w:r>
      <w:proofErr w:type="spellStart"/>
      <w:r w:rsidRPr="00442A82">
        <w:t>Elith</w:t>
      </w:r>
      <w:proofErr w:type="spellEnd"/>
      <w:r w:rsidRPr="00442A82">
        <w:t xml:space="preserve"> J, Salguero‐Gómez R, et al (2019) Forecasting species range dynamics with process‐explicit models: matching methods to applications. </w:t>
      </w:r>
      <w:proofErr w:type="spellStart"/>
      <w:r w:rsidRPr="00442A82">
        <w:t>Ecol</w:t>
      </w:r>
      <w:proofErr w:type="spellEnd"/>
      <w:r w:rsidRPr="00442A82">
        <w:t xml:space="preserve"> Lett ele.13348. https://doi.org/10.1111/ele.13348</w:t>
      </w:r>
    </w:p>
    <w:p w14:paraId="5A923A00" w14:textId="77777777" w:rsidR="00442A82" w:rsidRPr="00442A82" w:rsidRDefault="00442A82" w:rsidP="00442A82">
      <w:pPr>
        <w:pStyle w:val="Bibliography"/>
      </w:pPr>
      <w:r w:rsidRPr="00442A82">
        <w:lastRenderedPageBreak/>
        <w:t xml:space="preserve">Brook BW, </w:t>
      </w:r>
      <w:proofErr w:type="spellStart"/>
      <w:r w:rsidRPr="00442A82">
        <w:t>Akçakaya</w:t>
      </w:r>
      <w:proofErr w:type="spellEnd"/>
      <w:r w:rsidRPr="00442A82">
        <w:t xml:space="preserve"> HR, Keith DA, et al (2009) Integrating bioclimate with population models to improve forecasts of species extinctions under climate change. Biology Letters 5:723–725. https://doi.org/10.1098/rsbl.2009.0480</w:t>
      </w:r>
    </w:p>
    <w:p w14:paraId="36C80551" w14:textId="77777777" w:rsidR="00442A82" w:rsidRPr="00442A82" w:rsidRDefault="00442A82" w:rsidP="00442A82">
      <w:pPr>
        <w:pStyle w:val="Bibliography"/>
      </w:pPr>
      <w:r w:rsidRPr="00442A82">
        <w:t xml:space="preserve">Burnham KM, Lee TD (2009) Canopy gaps facilitate establishment, growth, and reproduction of invasive </w:t>
      </w:r>
      <w:r w:rsidRPr="00442A82">
        <w:rPr>
          <w:i/>
          <w:iCs/>
        </w:rPr>
        <w:t xml:space="preserve">Frangula </w:t>
      </w:r>
      <w:proofErr w:type="spellStart"/>
      <w:r w:rsidRPr="00442A82">
        <w:rPr>
          <w:i/>
          <w:iCs/>
        </w:rPr>
        <w:t>alnus</w:t>
      </w:r>
      <w:proofErr w:type="spellEnd"/>
      <w:r w:rsidRPr="00442A82">
        <w:t xml:space="preserve"> in a </w:t>
      </w:r>
      <w:r w:rsidRPr="00442A82">
        <w:rPr>
          <w:i/>
          <w:iCs/>
        </w:rPr>
        <w:t>Tsuga canadensis</w:t>
      </w:r>
      <w:r w:rsidRPr="00442A82">
        <w:t xml:space="preserve"> dominated forest. Biological Invasions 12:1509–1520. https://doi.org/10.1007/s10530-009-9563-8</w:t>
      </w:r>
    </w:p>
    <w:p w14:paraId="3280BCCF" w14:textId="77777777" w:rsidR="00442A82" w:rsidRPr="00442A82" w:rsidRDefault="00442A82" w:rsidP="00442A82">
      <w:pPr>
        <w:pStyle w:val="Bibliography"/>
      </w:pPr>
      <w:proofErr w:type="spellStart"/>
      <w:r w:rsidRPr="00442A82">
        <w:t>Cadotte</w:t>
      </w:r>
      <w:proofErr w:type="spellEnd"/>
      <w:r w:rsidRPr="00442A82">
        <w:t xml:space="preserve"> MW, Lovett-</w:t>
      </w:r>
      <w:proofErr w:type="spellStart"/>
      <w:r w:rsidRPr="00442A82">
        <w:t>Doust</w:t>
      </w:r>
      <w:proofErr w:type="spellEnd"/>
      <w:r w:rsidRPr="00442A82">
        <w:t xml:space="preserve"> J (2001) Ecological and taxonomic differences between native and introduced plants of southwestern Ontario. </w:t>
      </w:r>
      <w:proofErr w:type="spellStart"/>
      <w:r w:rsidRPr="00442A82">
        <w:t>Ecoscience</w:t>
      </w:r>
      <w:proofErr w:type="spellEnd"/>
      <w:r w:rsidRPr="00442A82">
        <w:t xml:space="preserve"> 8:230–238</w:t>
      </w:r>
    </w:p>
    <w:p w14:paraId="0FD81683" w14:textId="77777777" w:rsidR="00442A82" w:rsidRPr="00442A82" w:rsidRDefault="00442A82" w:rsidP="00442A82">
      <w:pPr>
        <w:pStyle w:val="Bibliography"/>
      </w:pPr>
      <w:r w:rsidRPr="00442A82">
        <w:t>Caswell H (2006) Matrix Population Models: Construction, Analysis, and Interpretation, Second. Sinauer Associates, Sunderland, MA</w:t>
      </w:r>
    </w:p>
    <w:p w14:paraId="6FE453BD" w14:textId="77777777" w:rsidR="00442A82" w:rsidRPr="00442A82" w:rsidRDefault="00442A82" w:rsidP="00442A82">
      <w:pPr>
        <w:pStyle w:val="Bibliography"/>
      </w:pPr>
      <w:proofErr w:type="spellStart"/>
      <w:r w:rsidRPr="00442A82">
        <w:t>Catling</w:t>
      </w:r>
      <w:proofErr w:type="spellEnd"/>
      <w:r w:rsidRPr="00442A82">
        <w:t xml:space="preserve"> PM, </w:t>
      </w:r>
      <w:proofErr w:type="spellStart"/>
      <w:r w:rsidRPr="00442A82">
        <w:t>Porebski</w:t>
      </w:r>
      <w:proofErr w:type="spellEnd"/>
      <w:r w:rsidRPr="00442A82">
        <w:t xml:space="preserve"> ZS (1994) The history of invasion and current status of glossy buckthorn, </w:t>
      </w:r>
      <w:proofErr w:type="spellStart"/>
      <w:r w:rsidRPr="00442A82">
        <w:rPr>
          <w:i/>
          <w:iCs/>
        </w:rPr>
        <w:t>Rhamnus</w:t>
      </w:r>
      <w:proofErr w:type="spellEnd"/>
      <w:r w:rsidRPr="00442A82">
        <w:rPr>
          <w:i/>
          <w:iCs/>
        </w:rPr>
        <w:t xml:space="preserve"> frangula</w:t>
      </w:r>
      <w:r w:rsidRPr="00442A82">
        <w:t>, in southern Ontario. Canadian field-naturalist 108:305–310</w:t>
      </w:r>
    </w:p>
    <w:p w14:paraId="256D63B0" w14:textId="77777777" w:rsidR="00442A82" w:rsidRPr="00442A82" w:rsidRDefault="00442A82" w:rsidP="00442A82">
      <w:pPr>
        <w:pStyle w:val="Bibliography"/>
      </w:pPr>
      <w:r w:rsidRPr="00442A82">
        <w:t>Clark JS, Lewis M, Horvath L (2001) Invasion by extremes: population spread with variation in dispersal and reproduction. The American Naturalist 157:537–54. https://doi.org/10.1086/319934</w:t>
      </w:r>
    </w:p>
    <w:p w14:paraId="70960B4F" w14:textId="77777777" w:rsidR="00442A82" w:rsidRPr="00442A82" w:rsidRDefault="00442A82" w:rsidP="00442A82">
      <w:pPr>
        <w:pStyle w:val="Bibliography"/>
      </w:pPr>
      <w:proofErr w:type="spellStart"/>
      <w:r w:rsidRPr="00442A82">
        <w:t>Colautti</w:t>
      </w:r>
      <w:proofErr w:type="spellEnd"/>
      <w:r w:rsidRPr="00442A82">
        <w:t xml:space="preserve"> RI, </w:t>
      </w:r>
      <w:proofErr w:type="spellStart"/>
      <w:r w:rsidRPr="00442A82">
        <w:t>Grigorovich</w:t>
      </w:r>
      <w:proofErr w:type="spellEnd"/>
      <w:r w:rsidRPr="00442A82">
        <w:t xml:space="preserve"> IA, MacIsaac HJ (2006) Propagule Pressure: A Null Model for Biological Invasions. Biological Invasions 8:1023–1037. https://doi.org/10.1007/s10530-005-3735-y</w:t>
      </w:r>
    </w:p>
    <w:p w14:paraId="473CD4A1" w14:textId="77777777" w:rsidR="00442A82" w:rsidRPr="00442A82" w:rsidRDefault="00442A82" w:rsidP="00442A82">
      <w:pPr>
        <w:pStyle w:val="Bibliography"/>
      </w:pPr>
      <w:proofErr w:type="spellStart"/>
      <w:r w:rsidRPr="00442A82">
        <w:t>Comita</w:t>
      </w:r>
      <w:proofErr w:type="spellEnd"/>
      <w:r w:rsidRPr="00442A82">
        <w:t xml:space="preserve"> L, Hubbell S (2009) Local neighborhood and species’ shade tolerance influence survival in a diverse seedling bank. Ecology 90:328–334</w:t>
      </w:r>
    </w:p>
    <w:p w14:paraId="03B5F2F1" w14:textId="77777777" w:rsidR="00442A82" w:rsidRPr="00442A82" w:rsidRDefault="00442A82" w:rsidP="00442A82">
      <w:pPr>
        <w:pStyle w:val="Bibliography"/>
      </w:pPr>
      <w:r w:rsidRPr="00442A82">
        <w:t xml:space="preserve">Coutts SR, </w:t>
      </w:r>
      <w:proofErr w:type="spellStart"/>
      <w:r w:rsidRPr="00442A82">
        <w:t>Yokomizo</w:t>
      </w:r>
      <w:proofErr w:type="spellEnd"/>
      <w:r w:rsidRPr="00442A82">
        <w:t xml:space="preserve"> H (2013) Meta-models as a straightforward approach to the sensitivity analysis of complex models. Population Ecology 56:7–19. https://doi.org/10.1007/s10144-013-0422-1</w:t>
      </w:r>
    </w:p>
    <w:p w14:paraId="7635C1D8" w14:textId="77777777" w:rsidR="00442A82" w:rsidRPr="00442A82" w:rsidRDefault="00442A82" w:rsidP="00442A82">
      <w:pPr>
        <w:pStyle w:val="Bibliography"/>
      </w:pPr>
      <w:r w:rsidRPr="00442A82">
        <w:t>Crone EE, Menges ES, Ellis MM, et al (2010) How do plant ecologists use matrix population models? Ecology Letters 14:1–8. https://doi.org/10.1111/j.1461-0248.2010.01540.x</w:t>
      </w:r>
    </w:p>
    <w:p w14:paraId="075A6173" w14:textId="77777777" w:rsidR="00442A82" w:rsidRPr="00442A82" w:rsidRDefault="00442A82" w:rsidP="00442A82">
      <w:pPr>
        <w:pStyle w:val="Bibliography"/>
      </w:pPr>
      <w:r w:rsidRPr="00442A82">
        <w:t xml:space="preserve">Crooks J (2005) Lag times and exotic species: the ecology and management of biological invasions in slow-motion. </w:t>
      </w:r>
      <w:proofErr w:type="spellStart"/>
      <w:r w:rsidRPr="00442A82">
        <w:t>Ecoscience</w:t>
      </w:r>
      <w:proofErr w:type="spellEnd"/>
      <w:r w:rsidRPr="00442A82">
        <w:t xml:space="preserve"> 12:316–329</w:t>
      </w:r>
    </w:p>
    <w:p w14:paraId="3159347F" w14:textId="77777777" w:rsidR="00442A82" w:rsidRPr="00442A82" w:rsidRDefault="00442A82" w:rsidP="00442A82">
      <w:pPr>
        <w:pStyle w:val="Bibliography"/>
      </w:pPr>
      <w:r w:rsidRPr="00442A82">
        <w:t xml:space="preserve">Crooks JA, </w:t>
      </w:r>
      <w:proofErr w:type="spellStart"/>
      <w:r w:rsidRPr="00442A82">
        <w:t>Soulé</w:t>
      </w:r>
      <w:proofErr w:type="spellEnd"/>
      <w:r w:rsidRPr="00442A82">
        <w:t xml:space="preserve"> ME (1999) Lag times in population explosions of invasive species: causes and implications. In: </w:t>
      </w:r>
      <w:proofErr w:type="spellStart"/>
      <w:r w:rsidRPr="00442A82">
        <w:t>Sandlund</w:t>
      </w:r>
      <w:proofErr w:type="spellEnd"/>
      <w:r w:rsidRPr="00442A82">
        <w:t xml:space="preserve"> OT, </w:t>
      </w:r>
      <w:proofErr w:type="spellStart"/>
      <w:r w:rsidRPr="00442A82">
        <w:t>Schei</w:t>
      </w:r>
      <w:proofErr w:type="spellEnd"/>
      <w:r w:rsidRPr="00442A82">
        <w:t xml:space="preserve"> PJ, </w:t>
      </w:r>
      <w:proofErr w:type="spellStart"/>
      <w:r w:rsidRPr="00442A82">
        <w:t>Viken</w:t>
      </w:r>
      <w:proofErr w:type="spellEnd"/>
      <w:r w:rsidRPr="00442A82">
        <w:t xml:space="preserve"> A (eds) Invasive species and biodiversity management. Kluwer Academic Dordrecht, The Netherlands, pp 103–125</w:t>
      </w:r>
    </w:p>
    <w:p w14:paraId="463FBD0F" w14:textId="77777777" w:rsidR="00442A82" w:rsidRPr="00442A82" w:rsidRDefault="00442A82" w:rsidP="00442A82">
      <w:pPr>
        <w:pStyle w:val="Bibliography"/>
      </w:pPr>
      <w:r w:rsidRPr="00442A82">
        <w:t>Cunard C, Lee TD (2008) Is patience a virtue? Succession, light, and the death of invasive glossy buckthorn (</w:t>
      </w:r>
      <w:r w:rsidRPr="00442A82">
        <w:rPr>
          <w:i/>
          <w:iCs/>
        </w:rPr>
        <w:t xml:space="preserve">Frangula </w:t>
      </w:r>
      <w:proofErr w:type="spellStart"/>
      <w:r w:rsidRPr="00442A82">
        <w:rPr>
          <w:i/>
          <w:iCs/>
        </w:rPr>
        <w:t>alnus</w:t>
      </w:r>
      <w:proofErr w:type="spellEnd"/>
      <w:r w:rsidRPr="00442A82">
        <w:t>). Biological Invasions 11:577–586. https://doi.org/10.1007/s10530-008-9272-8</w:t>
      </w:r>
    </w:p>
    <w:p w14:paraId="1644C8E3" w14:textId="77777777" w:rsidR="00442A82" w:rsidRPr="00442A82" w:rsidRDefault="00442A82" w:rsidP="00442A82">
      <w:pPr>
        <w:pStyle w:val="Bibliography"/>
      </w:pPr>
      <w:r w:rsidRPr="00442A82">
        <w:lastRenderedPageBreak/>
        <w:t>Davis AS, Landis DA, Nuzzo V, et al (2006) Demographic models inform selection of biocontrol agents for garlic mustard (</w:t>
      </w:r>
      <w:proofErr w:type="spellStart"/>
      <w:r w:rsidRPr="00442A82">
        <w:rPr>
          <w:i/>
          <w:iCs/>
        </w:rPr>
        <w:t>Alliaria</w:t>
      </w:r>
      <w:proofErr w:type="spellEnd"/>
      <w:r w:rsidRPr="00442A82">
        <w:rPr>
          <w:i/>
          <w:iCs/>
        </w:rPr>
        <w:t xml:space="preserve"> </w:t>
      </w:r>
      <w:proofErr w:type="spellStart"/>
      <w:r w:rsidRPr="00442A82">
        <w:rPr>
          <w:i/>
          <w:iCs/>
        </w:rPr>
        <w:t>petiolata</w:t>
      </w:r>
      <w:proofErr w:type="spellEnd"/>
      <w:r w:rsidRPr="00442A82">
        <w:t>). Ecological Applications 16:2399–2410</w:t>
      </w:r>
    </w:p>
    <w:p w14:paraId="67DB572C" w14:textId="77777777" w:rsidR="00442A82" w:rsidRPr="00442A82" w:rsidRDefault="00442A82" w:rsidP="00442A82">
      <w:pPr>
        <w:pStyle w:val="Bibliography"/>
      </w:pPr>
      <w:r w:rsidRPr="00442A82">
        <w:t xml:space="preserve">Davis M, Grime J, Thompson K (2000) Fluctuating resources in plant </w:t>
      </w:r>
      <w:proofErr w:type="spellStart"/>
      <w:r w:rsidRPr="00442A82">
        <w:t>communites</w:t>
      </w:r>
      <w:proofErr w:type="spellEnd"/>
      <w:r w:rsidRPr="00442A82">
        <w:t xml:space="preserve">: a general theory of </w:t>
      </w:r>
      <w:proofErr w:type="spellStart"/>
      <w:r w:rsidRPr="00442A82">
        <w:t>invasibility</w:t>
      </w:r>
      <w:proofErr w:type="spellEnd"/>
      <w:r w:rsidRPr="00442A82">
        <w:t>. Journal of Ecology 88:528–534</w:t>
      </w:r>
    </w:p>
    <w:p w14:paraId="64AC215A" w14:textId="77777777" w:rsidR="00442A82" w:rsidRPr="00442A82" w:rsidRDefault="00442A82" w:rsidP="00442A82">
      <w:pPr>
        <w:pStyle w:val="Bibliography"/>
      </w:pPr>
      <w:r w:rsidRPr="00442A82">
        <w:t xml:space="preserve">Dwyer JM, </w:t>
      </w:r>
      <w:proofErr w:type="spellStart"/>
      <w:r w:rsidRPr="00442A82">
        <w:t>Fensham</w:t>
      </w:r>
      <w:proofErr w:type="spellEnd"/>
      <w:r w:rsidRPr="00442A82">
        <w:t xml:space="preserve"> RJ, Fairfax RJ, Buckley YM (2010) </w:t>
      </w:r>
      <w:proofErr w:type="spellStart"/>
      <w:r w:rsidRPr="00442A82">
        <w:t>Neighbourhood</w:t>
      </w:r>
      <w:proofErr w:type="spellEnd"/>
      <w:r w:rsidRPr="00442A82">
        <w:t xml:space="preserve"> effects influence drought-induced mortality of savanna trees in Australia. Journal of Vegetation Science 21:573–585. https://doi.org/10.1111/j.1654-1103.2009.01167.x</w:t>
      </w:r>
    </w:p>
    <w:p w14:paraId="3A8868E4" w14:textId="77777777" w:rsidR="00442A82" w:rsidRPr="00442A82" w:rsidRDefault="00442A82" w:rsidP="00442A82">
      <w:pPr>
        <w:pStyle w:val="Bibliography"/>
      </w:pPr>
      <w:r w:rsidRPr="00442A82">
        <w:t xml:space="preserve">Easterling MR, </w:t>
      </w:r>
      <w:proofErr w:type="spellStart"/>
      <w:r w:rsidRPr="00442A82">
        <w:t>Ellner</w:t>
      </w:r>
      <w:proofErr w:type="spellEnd"/>
      <w:r w:rsidRPr="00442A82">
        <w:t xml:space="preserve"> SP, Dixon PM (2000) Size-specific sensitivity: applying a new structured population model. Ecology 81:694–708</w:t>
      </w:r>
    </w:p>
    <w:p w14:paraId="1E2CBB96" w14:textId="77777777" w:rsidR="00442A82" w:rsidRPr="00442A82" w:rsidRDefault="00442A82" w:rsidP="00442A82">
      <w:pPr>
        <w:pStyle w:val="Bibliography"/>
      </w:pPr>
      <w:proofErr w:type="spellStart"/>
      <w:r w:rsidRPr="00442A82">
        <w:t>Elith</w:t>
      </w:r>
      <w:proofErr w:type="spellEnd"/>
      <w:r w:rsidRPr="00442A82">
        <w:t xml:space="preserve"> J, </w:t>
      </w:r>
      <w:proofErr w:type="spellStart"/>
      <w:r w:rsidRPr="00442A82">
        <w:t>Leathwick</w:t>
      </w:r>
      <w:proofErr w:type="spellEnd"/>
      <w:r w:rsidRPr="00442A82">
        <w:t xml:space="preserve"> JR, Hastie T (2008) A working guide to boosted regression trees. Journal of Animal Ecology 77:802–813. https://doi.org/10.1111/j.1365-2656.2008.01390.x</w:t>
      </w:r>
    </w:p>
    <w:p w14:paraId="35252B48" w14:textId="77777777" w:rsidR="00442A82" w:rsidRPr="00442A82" w:rsidRDefault="00442A82" w:rsidP="00442A82">
      <w:pPr>
        <w:pStyle w:val="Bibliography"/>
      </w:pPr>
      <w:proofErr w:type="spellStart"/>
      <w:r w:rsidRPr="00442A82">
        <w:t>Elith</w:t>
      </w:r>
      <w:proofErr w:type="spellEnd"/>
      <w:r w:rsidRPr="00442A82">
        <w:t xml:space="preserve"> J, Phillips SJ, Hastie T, et al (2010) A statistical explanation of </w:t>
      </w:r>
      <w:proofErr w:type="spellStart"/>
      <w:r w:rsidRPr="00442A82">
        <w:t>MaxEnt</w:t>
      </w:r>
      <w:proofErr w:type="spellEnd"/>
      <w:r w:rsidRPr="00442A82">
        <w:t xml:space="preserve"> for ecologists. Diversity and Distributions 17:43–57. https://doi.org/10.1111/j.1472-4642.2010.00725.x</w:t>
      </w:r>
    </w:p>
    <w:p w14:paraId="6DFA2F10" w14:textId="77777777" w:rsidR="00442A82" w:rsidRPr="00442A82" w:rsidRDefault="00442A82" w:rsidP="00442A82">
      <w:pPr>
        <w:pStyle w:val="Bibliography"/>
      </w:pPr>
      <w:proofErr w:type="spellStart"/>
      <w:r w:rsidRPr="00442A82">
        <w:t>Ellner</w:t>
      </w:r>
      <w:proofErr w:type="spellEnd"/>
      <w:r w:rsidRPr="00442A82">
        <w:t xml:space="preserve"> SP, Rees M (2006) Integral projection models for species with complex demography. The American Naturalist 167:410–428</w:t>
      </w:r>
    </w:p>
    <w:p w14:paraId="31EC64B6" w14:textId="77777777" w:rsidR="00442A82" w:rsidRPr="00442A82" w:rsidRDefault="00442A82" w:rsidP="00442A82">
      <w:pPr>
        <w:pStyle w:val="Bibliography"/>
      </w:pPr>
      <w:proofErr w:type="spellStart"/>
      <w:r w:rsidRPr="00442A82">
        <w:t>Ellner</w:t>
      </w:r>
      <w:proofErr w:type="spellEnd"/>
      <w:r w:rsidRPr="00442A82">
        <w:t xml:space="preserve"> SP, Rees M (2007) Stochastic stable population growth in integral projection models: theory and application. Journal of mathematical biology 54:227–56. https://doi.org/10.1007/s00285-006-0044-8</w:t>
      </w:r>
    </w:p>
    <w:p w14:paraId="54E0632C" w14:textId="77777777" w:rsidR="00442A82" w:rsidRPr="00442A82" w:rsidRDefault="00442A82" w:rsidP="00442A82">
      <w:pPr>
        <w:pStyle w:val="Bibliography"/>
      </w:pPr>
      <w:r w:rsidRPr="00442A82">
        <w:t>Fagan ME, Peart DR (2004) Impact of the invasive shrub glossy buckthorn (</w:t>
      </w:r>
      <w:proofErr w:type="spellStart"/>
      <w:r w:rsidRPr="00442A82">
        <w:rPr>
          <w:i/>
          <w:iCs/>
        </w:rPr>
        <w:t>Rhamnus</w:t>
      </w:r>
      <w:proofErr w:type="spellEnd"/>
      <w:r w:rsidRPr="00442A82">
        <w:rPr>
          <w:i/>
          <w:iCs/>
        </w:rPr>
        <w:t xml:space="preserve"> frangula</w:t>
      </w:r>
      <w:r w:rsidRPr="00442A82">
        <w:t xml:space="preserve"> L.) on juvenile recruitment by canopy trees. Forest Ecology and Management 194:95–107. https://doi.org/10.1016/j.foreco.2004.02.015</w:t>
      </w:r>
    </w:p>
    <w:p w14:paraId="3F496CA5" w14:textId="77777777" w:rsidR="00442A82" w:rsidRPr="00442A82" w:rsidRDefault="00442A82" w:rsidP="00442A82">
      <w:pPr>
        <w:pStyle w:val="Bibliography"/>
      </w:pPr>
      <w:r w:rsidRPr="00442A82">
        <w:t>Fielding AH, Bell JF (1997) A review of methods for the assessment of prediction errors in conservation presence/absence models. Environmental Conservation 24:38–49</w:t>
      </w:r>
    </w:p>
    <w:p w14:paraId="7ED9D1BA" w14:textId="77777777" w:rsidR="00442A82" w:rsidRPr="00442A82" w:rsidRDefault="00442A82" w:rsidP="00442A82">
      <w:pPr>
        <w:pStyle w:val="Bibliography"/>
      </w:pPr>
      <w:r w:rsidRPr="00442A82">
        <w:t xml:space="preserve">Fordham DA, </w:t>
      </w:r>
      <w:proofErr w:type="spellStart"/>
      <w:r w:rsidRPr="00442A82">
        <w:t>Akçakaya</w:t>
      </w:r>
      <w:proofErr w:type="spellEnd"/>
      <w:r w:rsidRPr="00442A82">
        <w:t xml:space="preserve"> HR, Araújo MB, Brook BW (2012) Modeling Range Shifts for Invasive Vertebrates in Response to Climate Change. In: Brodie (ed). pp 1–31</w:t>
      </w:r>
    </w:p>
    <w:p w14:paraId="054FB9F8" w14:textId="77777777" w:rsidR="00442A82" w:rsidRPr="00442A82" w:rsidRDefault="00442A82" w:rsidP="00442A82">
      <w:pPr>
        <w:pStyle w:val="Bibliography"/>
      </w:pPr>
      <w:r w:rsidRPr="00442A82">
        <w:t xml:space="preserve">Fordham DA, </w:t>
      </w:r>
      <w:proofErr w:type="spellStart"/>
      <w:r w:rsidRPr="00442A82">
        <w:t>Mellin</w:t>
      </w:r>
      <w:proofErr w:type="spellEnd"/>
      <w:r w:rsidRPr="00442A82">
        <w:t xml:space="preserve"> C, Russell BD, et al (2013) Population dynamics can be more important than physiological limits for determining range shifts under climate change. Global change biology 19:3224–37. https://doi.org/10.1111/gcb.12289</w:t>
      </w:r>
    </w:p>
    <w:p w14:paraId="5E9E1A10" w14:textId="77777777" w:rsidR="00442A82" w:rsidRPr="00442A82" w:rsidRDefault="00442A82" w:rsidP="00442A82">
      <w:pPr>
        <w:pStyle w:val="Bibliography"/>
      </w:pPr>
      <w:r w:rsidRPr="00442A82">
        <w:t>Foster BL, Gross KL (1999) Temporal and spatial patterns of woody plant establishment in Michigan old fields. The American Midland Naturalist 142:229–243</w:t>
      </w:r>
    </w:p>
    <w:p w14:paraId="725AAFC7" w14:textId="77777777" w:rsidR="00442A82" w:rsidRPr="00442A82" w:rsidRDefault="00442A82" w:rsidP="00442A82">
      <w:pPr>
        <w:pStyle w:val="Bibliography"/>
      </w:pPr>
      <w:r w:rsidRPr="00442A82">
        <w:t>Franklin J (2010) Moving beyond static species distribution models in support of conservation biogeography. Diversity and Distributions 16:321–330. https://doi.org/10.1111/j.1472-4642.2010.00641.x</w:t>
      </w:r>
    </w:p>
    <w:p w14:paraId="1C164893" w14:textId="77777777" w:rsidR="00442A82" w:rsidRPr="00442A82" w:rsidRDefault="00442A82" w:rsidP="00442A82">
      <w:pPr>
        <w:pStyle w:val="Bibliography"/>
      </w:pPr>
      <w:r w:rsidRPr="00442A82">
        <w:lastRenderedPageBreak/>
        <w:t xml:space="preserve">Franklin J, Regan HM, </w:t>
      </w:r>
      <w:proofErr w:type="spellStart"/>
      <w:r w:rsidRPr="00442A82">
        <w:t>Syphard</w:t>
      </w:r>
      <w:proofErr w:type="spellEnd"/>
      <w:r w:rsidRPr="00442A82">
        <w:t xml:space="preserve"> AD (2013) Linking spatially explicit species distribution and population models to plan for the persistence of plant species under global change. Environmental Conservation 1–13. https://doi.org/10.1017/S0376892913000453</w:t>
      </w:r>
    </w:p>
    <w:p w14:paraId="1DEAFCCE" w14:textId="77777777" w:rsidR="00442A82" w:rsidRPr="00442A82" w:rsidRDefault="00442A82" w:rsidP="00442A82">
      <w:pPr>
        <w:pStyle w:val="Bibliography"/>
      </w:pPr>
      <w:proofErr w:type="spellStart"/>
      <w:r w:rsidRPr="00442A82">
        <w:t>Frappier</w:t>
      </w:r>
      <w:proofErr w:type="spellEnd"/>
      <w:r w:rsidRPr="00442A82">
        <w:t xml:space="preserve"> B, Eckert RT, Lee TD (2003a) Potential impacts of the invasive exotic shrub </w:t>
      </w:r>
      <w:proofErr w:type="spellStart"/>
      <w:r w:rsidRPr="00442A82">
        <w:rPr>
          <w:i/>
          <w:iCs/>
        </w:rPr>
        <w:t>Rhamnus</w:t>
      </w:r>
      <w:proofErr w:type="spellEnd"/>
      <w:r w:rsidRPr="00442A82">
        <w:rPr>
          <w:i/>
          <w:iCs/>
        </w:rPr>
        <w:t xml:space="preserve"> frangula</w:t>
      </w:r>
      <w:r w:rsidRPr="00442A82">
        <w:t xml:space="preserve"> L. (glossy buckthorn) on forests of southern New Hampshire. Northeastern Naturalist 10:277–296</w:t>
      </w:r>
    </w:p>
    <w:p w14:paraId="5AF136A9" w14:textId="77777777" w:rsidR="00442A82" w:rsidRPr="00442A82" w:rsidRDefault="00442A82" w:rsidP="00442A82">
      <w:pPr>
        <w:pStyle w:val="Bibliography"/>
      </w:pPr>
      <w:proofErr w:type="spellStart"/>
      <w:r w:rsidRPr="00442A82">
        <w:t>Frappier</w:t>
      </w:r>
      <w:proofErr w:type="spellEnd"/>
      <w:r w:rsidRPr="00442A82">
        <w:t xml:space="preserve"> B, Eckert RT, Lee TD (2004) Experimental removal of the non-indigenous shrub </w:t>
      </w:r>
      <w:proofErr w:type="spellStart"/>
      <w:r w:rsidRPr="00442A82">
        <w:rPr>
          <w:i/>
          <w:iCs/>
        </w:rPr>
        <w:t>Rhamnus</w:t>
      </w:r>
      <w:proofErr w:type="spellEnd"/>
      <w:r w:rsidRPr="00442A82">
        <w:rPr>
          <w:i/>
          <w:iCs/>
        </w:rPr>
        <w:t xml:space="preserve"> frangula</w:t>
      </w:r>
      <w:r w:rsidRPr="00442A82">
        <w:t xml:space="preserve"> (glossy buckthorn): Effects on native herbs and woody seedlings. Northeastern Naturalist 11:333–342</w:t>
      </w:r>
    </w:p>
    <w:p w14:paraId="72CAEAB3" w14:textId="77777777" w:rsidR="00442A82" w:rsidRPr="00442A82" w:rsidRDefault="00442A82" w:rsidP="00442A82">
      <w:pPr>
        <w:pStyle w:val="Bibliography"/>
      </w:pPr>
      <w:proofErr w:type="spellStart"/>
      <w:r w:rsidRPr="00442A82">
        <w:t>Frappier</w:t>
      </w:r>
      <w:proofErr w:type="spellEnd"/>
      <w:r w:rsidRPr="00442A82">
        <w:t xml:space="preserve"> B, Lee TD, Olson KF, Eckert RT (2003b) Small-scale invasion pattern, spread rate, and lag-phase behavior of </w:t>
      </w:r>
      <w:proofErr w:type="spellStart"/>
      <w:r w:rsidRPr="00442A82">
        <w:rPr>
          <w:i/>
          <w:iCs/>
        </w:rPr>
        <w:t>Rhamnus</w:t>
      </w:r>
      <w:proofErr w:type="spellEnd"/>
      <w:r w:rsidRPr="00442A82">
        <w:rPr>
          <w:i/>
          <w:iCs/>
        </w:rPr>
        <w:t xml:space="preserve"> frangula</w:t>
      </w:r>
      <w:r w:rsidRPr="00442A82">
        <w:t xml:space="preserve"> L. Forest Ecology and Management 186:1–6. https://doi.org/10.1016/S0378-1127(03)00274-3</w:t>
      </w:r>
    </w:p>
    <w:p w14:paraId="6D9AD826" w14:textId="77777777" w:rsidR="00442A82" w:rsidRPr="00442A82" w:rsidRDefault="00442A82" w:rsidP="00442A82">
      <w:pPr>
        <w:pStyle w:val="Bibliography"/>
      </w:pPr>
      <w:proofErr w:type="spellStart"/>
      <w:r w:rsidRPr="00442A82">
        <w:t>Gavier</w:t>
      </w:r>
      <w:proofErr w:type="spellEnd"/>
      <w:r w:rsidRPr="00442A82">
        <w:t xml:space="preserve">-Pizarro GI, </w:t>
      </w:r>
      <w:proofErr w:type="spellStart"/>
      <w:r w:rsidRPr="00442A82">
        <w:t>Radeloff</w:t>
      </w:r>
      <w:proofErr w:type="spellEnd"/>
      <w:r w:rsidRPr="00442A82">
        <w:t xml:space="preserve"> VC, Stewart SI, et al (2010) Housing is positively associated with invasive exotic plant species richness in New England, USA. Ecological Applications 20:1913–1925</w:t>
      </w:r>
    </w:p>
    <w:p w14:paraId="68632536" w14:textId="77777777" w:rsidR="00442A82" w:rsidRPr="00442A82" w:rsidRDefault="00442A82" w:rsidP="00442A82">
      <w:pPr>
        <w:pStyle w:val="Bibliography"/>
      </w:pPr>
      <w:r w:rsidRPr="00442A82">
        <w:t xml:space="preserve">Godwin H (1943) </w:t>
      </w:r>
      <w:r w:rsidRPr="00442A82">
        <w:rPr>
          <w:i/>
          <w:iCs/>
        </w:rPr>
        <w:t xml:space="preserve">Frangula </w:t>
      </w:r>
      <w:proofErr w:type="spellStart"/>
      <w:r w:rsidRPr="00442A82">
        <w:rPr>
          <w:i/>
          <w:iCs/>
        </w:rPr>
        <w:t>alnus</w:t>
      </w:r>
      <w:proofErr w:type="spellEnd"/>
      <w:r w:rsidRPr="00442A82">
        <w:t xml:space="preserve"> Miller. Journal of Ecology 31:77–92</w:t>
      </w:r>
    </w:p>
    <w:p w14:paraId="3E9768C0" w14:textId="77777777" w:rsidR="00442A82" w:rsidRPr="00442A82" w:rsidRDefault="00442A82" w:rsidP="00442A82">
      <w:pPr>
        <w:pStyle w:val="Bibliography"/>
      </w:pPr>
      <w:r w:rsidRPr="00442A82">
        <w:t xml:space="preserve">Godwin H (1936) Studies in the ecology of </w:t>
      </w:r>
      <w:proofErr w:type="spellStart"/>
      <w:r w:rsidRPr="00442A82">
        <w:t>Wicken</w:t>
      </w:r>
      <w:proofErr w:type="spellEnd"/>
      <w:r w:rsidRPr="00442A82">
        <w:t xml:space="preserve"> Fen: III. the establishment and development of Fen Scrub (</w:t>
      </w:r>
      <w:proofErr w:type="spellStart"/>
      <w:r w:rsidRPr="00442A82">
        <w:t>Carr</w:t>
      </w:r>
      <w:proofErr w:type="spellEnd"/>
      <w:r w:rsidRPr="00442A82">
        <w:t>). The Journal of Ecology 82–116</w:t>
      </w:r>
    </w:p>
    <w:p w14:paraId="519A6950" w14:textId="77777777" w:rsidR="00442A82" w:rsidRPr="00442A82" w:rsidRDefault="00442A82" w:rsidP="00442A82">
      <w:pPr>
        <w:pStyle w:val="Bibliography"/>
      </w:pPr>
      <w:r w:rsidRPr="00442A82">
        <w:t xml:space="preserve">Graham CH, Ferrier S, </w:t>
      </w:r>
      <w:proofErr w:type="spellStart"/>
      <w:r w:rsidRPr="00442A82">
        <w:t>Huettman</w:t>
      </w:r>
      <w:proofErr w:type="spellEnd"/>
      <w:r w:rsidRPr="00442A82">
        <w:t xml:space="preserve"> F, et al (2004) New developments in museum-based informatics and applications in biodiversity analysis. Trends in Ecology &amp; Evolution 19:497–503. https://doi.org/10.1016/j.tree.2004.07.006</w:t>
      </w:r>
    </w:p>
    <w:p w14:paraId="2BC6FA8E" w14:textId="77777777" w:rsidR="00442A82" w:rsidRPr="00442A82" w:rsidRDefault="00442A82" w:rsidP="00442A82">
      <w:pPr>
        <w:pStyle w:val="Bibliography"/>
      </w:pPr>
      <w:proofErr w:type="spellStart"/>
      <w:r w:rsidRPr="00442A82">
        <w:t>Granstrom</w:t>
      </w:r>
      <w:proofErr w:type="spellEnd"/>
      <w:r w:rsidRPr="00442A82">
        <w:t xml:space="preserve"> A (1988) Seed banks at six open and afforested heathland sites in southern Sweden. Journal of Applied Ecology 297–306</w:t>
      </w:r>
    </w:p>
    <w:p w14:paraId="0B86E0EC" w14:textId="77777777" w:rsidR="00442A82" w:rsidRPr="00442A82" w:rsidRDefault="00442A82" w:rsidP="00442A82">
      <w:pPr>
        <w:pStyle w:val="Bibliography"/>
      </w:pPr>
      <w:proofErr w:type="spellStart"/>
      <w:r w:rsidRPr="00442A82">
        <w:t>Gurevitch</w:t>
      </w:r>
      <w:proofErr w:type="spellEnd"/>
      <w:r w:rsidRPr="00442A82">
        <w:t xml:space="preserve"> J, Fox GA, Wardle GM, et al (2011) Emergent insights from the synthesis of conceptual frameworks for biological invasions. Ecology Letters 14:407–418. https://doi.org/10.1111/j.1461-0248.2011.01594.x</w:t>
      </w:r>
    </w:p>
    <w:p w14:paraId="506F6E36" w14:textId="77777777" w:rsidR="00442A82" w:rsidRPr="00442A82" w:rsidRDefault="00442A82" w:rsidP="00442A82">
      <w:pPr>
        <w:pStyle w:val="Bibliography"/>
      </w:pPr>
      <w:proofErr w:type="spellStart"/>
      <w:r w:rsidRPr="00442A82">
        <w:t>Hampe</w:t>
      </w:r>
      <w:proofErr w:type="spellEnd"/>
      <w:r w:rsidRPr="00442A82">
        <w:t xml:space="preserve"> A (2008) Fruit tracking, frugivore satiation, and their consequences for seed dispersal. </w:t>
      </w:r>
      <w:proofErr w:type="spellStart"/>
      <w:r w:rsidRPr="00442A82">
        <w:t>Oecologia</w:t>
      </w:r>
      <w:proofErr w:type="spellEnd"/>
      <w:r w:rsidRPr="00442A82">
        <w:t xml:space="preserve"> 156:137–145. https://doi.org/10.1007/s00442-008-0979-0</w:t>
      </w:r>
    </w:p>
    <w:p w14:paraId="5DE3FB76" w14:textId="77777777" w:rsidR="00442A82" w:rsidRPr="00442A82" w:rsidRDefault="00442A82" w:rsidP="00442A82">
      <w:pPr>
        <w:pStyle w:val="Bibliography"/>
      </w:pPr>
      <w:proofErr w:type="spellStart"/>
      <w:r w:rsidRPr="00442A82">
        <w:t>Hampe</w:t>
      </w:r>
      <w:proofErr w:type="spellEnd"/>
      <w:r w:rsidRPr="00442A82">
        <w:t xml:space="preserve"> A (2004) Extensive hydrochory uncouples spatiotemporal patterns of </w:t>
      </w:r>
      <w:proofErr w:type="spellStart"/>
      <w:r w:rsidRPr="00442A82">
        <w:t>seedfall</w:t>
      </w:r>
      <w:proofErr w:type="spellEnd"/>
      <w:r w:rsidRPr="00442A82">
        <w:t xml:space="preserve"> and seedling recruitment in a ‘bird‐dispersed’ riparian tree. Journal of Ecology 92:797–807</w:t>
      </w:r>
    </w:p>
    <w:p w14:paraId="0E32C2A6" w14:textId="77777777" w:rsidR="00442A82" w:rsidRPr="00442A82" w:rsidRDefault="00442A82" w:rsidP="00442A82">
      <w:pPr>
        <w:pStyle w:val="Bibliography"/>
      </w:pPr>
      <w:proofErr w:type="spellStart"/>
      <w:r w:rsidRPr="00442A82">
        <w:t>Hampe</w:t>
      </w:r>
      <w:proofErr w:type="spellEnd"/>
      <w:r w:rsidRPr="00442A82">
        <w:t xml:space="preserve"> A, Arroyo J, </w:t>
      </w:r>
      <w:proofErr w:type="spellStart"/>
      <w:r w:rsidRPr="00442A82">
        <w:t>Jordano</w:t>
      </w:r>
      <w:proofErr w:type="spellEnd"/>
      <w:r w:rsidRPr="00442A82">
        <w:t xml:space="preserve"> P, Petit RJ (2003) </w:t>
      </w:r>
      <w:proofErr w:type="spellStart"/>
      <w:r w:rsidRPr="00442A82">
        <w:t>Rangewide</w:t>
      </w:r>
      <w:proofErr w:type="spellEnd"/>
      <w:r w:rsidRPr="00442A82">
        <w:t xml:space="preserve"> </w:t>
      </w:r>
      <w:proofErr w:type="spellStart"/>
      <w:r w:rsidRPr="00442A82">
        <w:t>phylogeography</w:t>
      </w:r>
      <w:proofErr w:type="spellEnd"/>
      <w:r w:rsidRPr="00442A82">
        <w:t xml:space="preserve"> of a bird-dispersed Eurasian shrub: contrasting Mediterranean and temperate glacial refugia. Molecular Ecology 12:3415–3426. https://doi.org/10.1046/j.1365-294X.2003.02006.x</w:t>
      </w:r>
    </w:p>
    <w:p w14:paraId="4C62198B" w14:textId="77777777" w:rsidR="00442A82" w:rsidRPr="00442A82" w:rsidRDefault="00442A82" w:rsidP="00442A82">
      <w:pPr>
        <w:pStyle w:val="Bibliography"/>
      </w:pPr>
      <w:proofErr w:type="spellStart"/>
      <w:r w:rsidRPr="00442A82">
        <w:lastRenderedPageBreak/>
        <w:t>Hampe</w:t>
      </w:r>
      <w:proofErr w:type="spellEnd"/>
      <w:r w:rsidRPr="00442A82">
        <w:t xml:space="preserve"> A, </w:t>
      </w:r>
      <w:proofErr w:type="spellStart"/>
      <w:r w:rsidRPr="00442A82">
        <w:t>Bairlein</w:t>
      </w:r>
      <w:proofErr w:type="spellEnd"/>
      <w:r w:rsidRPr="00442A82">
        <w:t xml:space="preserve"> F (2000) Modified dispersal‐related traits in disjunct populations of bird‐dispersed </w:t>
      </w:r>
      <w:r w:rsidRPr="00442A82">
        <w:rPr>
          <w:i/>
          <w:iCs/>
        </w:rPr>
        <w:t xml:space="preserve">Frangula </w:t>
      </w:r>
      <w:proofErr w:type="spellStart"/>
      <w:r w:rsidRPr="00442A82">
        <w:rPr>
          <w:i/>
          <w:iCs/>
        </w:rPr>
        <w:t>alnus</w:t>
      </w:r>
      <w:proofErr w:type="spellEnd"/>
      <w:r w:rsidRPr="00442A82">
        <w:t xml:space="preserve"> (</w:t>
      </w:r>
      <w:proofErr w:type="spellStart"/>
      <w:r w:rsidRPr="00442A82">
        <w:t>Rhamnaceae</w:t>
      </w:r>
      <w:proofErr w:type="spellEnd"/>
      <w:r w:rsidRPr="00442A82">
        <w:t xml:space="preserve">): a result of its Quaternary distribution shifts? </w:t>
      </w:r>
      <w:proofErr w:type="spellStart"/>
      <w:r w:rsidRPr="00442A82">
        <w:t>Ecography</w:t>
      </w:r>
      <w:proofErr w:type="spellEnd"/>
      <w:r w:rsidRPr="00442A82">
        <w:t xml:space="preserve"> 23:603–613</w:t>
      </w:r>
    </w:p>
    <w:p w14:paraId="6A7ACF06" w14:textId="77777777" w:rsidR="00442A82" w:rsidRPr="00442A82" w:rsidRDefault="00442A82" w:rsidP="00442A82">
      <w:pPr>
        <w:pStyle w:val="Bibliography"/>
      </w:pPr>
      <w:r w:rsidRPr="00442A82">
        <w:t xml:space="preserve">Harris CM, Park KJ, Atkinson R, et al (2009) Invasive species control: Incorporating demographic data and seed dispersal into a management model for </w:t>
      </w:r>
      <w:r w:rsidRPr="00442A82">
        <w:rPr>
          <w:i/>
          <w:iCs/>
        </w:rPr>
        <w:t xml:space="preserve">Rhododendron </w:t>
      </w:r>
      <w:proofErr w:type="spellStart"/>
      <w:r w:rsidRPr="00442A82">
        <w:rPr>
          <w:i/>
          <w:iCs/>
        </w:rPr>
        <w:t>ponticum</w:t>
      </w:r>
      <w:proofErr w:type="spellEnd"/>
      <w:r w:rsidRPr="00442A82">
        <w:t>. Ecological Informatics 4:226–233. https://doi.org/10.1016/j.ecoinf.2009.07.005</w:t>
      </w:r>
    </w:p>
    <w:p w14:paraId="0464F7BE" w14:textId="77777777" w:rsidR="00442A82" w:rsidRPr="00442A82" w:rsidRDefault="00442A82" w:rsidP="00442A82">
      <w:pPr>
        <w:pStyle w:val="Bibliography"/>
      </w:pPr>
      <w:r w:rsidRPr="00442A82">
        <w:t xml:space="preserve">Hastings A, </w:t>
      </w:r>
      <w:proofErr w:type="spellStart"/>
      <w:r w:rsidRPr="00442A82">
        <w:t>Cuddington</w:t>
      </w:r>
      <w:proofErr w:type="spellEnd"/>
      <w:r w:rsidRPr="00442A82">
        <w:t xml:space="preserve"> K, Davies KF, et al (2005) The spatial spread of invasions: new developments in theory and evidence. Ecology Letters 8:91–101. https://doi.org/10.1111/j.1461-0248.2004.00687.x</w:t>
      </w:r>
    </w:p>
    <w:p w14:paraId="3080F058" w14:textId="77777777" w:rsidR="00442A82" w:rsidRPr="00442A82" w:rsidRDefault="00442A82" w:rsidP="00442A82">
      <w:pPr>
        <w:pStyle w:val="Bibliography"/>
      </w:pPr>
      <w:r w:rsidRPr="00442A82">
        <w:t xml:space="preserve">Herron PM, Martine CT, Latimer AM, </w:t>
      </w:r>
      <w:proofErr w:type="spellStart"/>
      <w:r w:rsidRPr="00442A82">
        <w:t>Leicht</w:t>
      </w:r>
      <w:proofErr w:type="spellEnd"/>
      <w:r w:rsidRPr="00442A82">
        <w:t>-Young SA (2007) Invasive plants and their ecological strategies: prediction and explanation of woody plant invasion in New England. Diversity and Distributions 13:633–644. https://doi.org/10.1111/j.1472-4642.2007.00381.x</w:t>
      </w:r>
    </w:p>
    <w:p w14:paraId="5D911BE9" w14:textId="77777777" w:rsidR="00442A82" w:rsidRPr="00442A82" w:rsidRDefault="00442A82" w:rsidP="00442A82">
      <w:pPr>
        <w:pStyle w:val="Bibliography"/>
      </w:pPr>
      <w:r w:rsidRPr="00442A82">
        <w:t xml:space="preserve">Howell JA, Blackwell </w:t>
      </w:r>
      <w:proofErr w:type="spellStart"/>
      <w:r w:rsidRPr="00442A82">
        <w:t>WHJr</w:t>
      </w:r>
      <w:proofErr w:type="spellEnd"/>
      <w:r w:rsidRPr="00442A82">
        <w:t xml:space="preserve"> (1977) The history of </w:t>
      </w:r>
      <w:proofErr w:type="spellStart"/>
      <w:r w:rsidRPr="00442A82">
        <w:rPr>
          <w:i/>
          <w:iCs/>
        </w:rPr>
        <w:t>Rhamnus</w:t>
      </w:r>
      <w:proofErr w:type="spellEnd"/>
      <w:r w:rsidRPr="00442A82">
        <w:rPr>
          <w:i/>
          <w:iCs/>
        </w:rPr>
        <w:t xml:space="preserve"> frangula</w:t>
      </w:r>
      <w:r w:rsidRPr="00442A82">
        <w:t xml:space="preserve"> (glossy buckthorn) in the Ohio flora. </w:t>
      </w:r>
      <w:proofErr w:type="spellStart"/>
      <w:r w:rsidRPr="00442A82">
        <w:t>Castanea</w:t>
      </w:r>
      <w:proofErr w:type="spellEnd"/>
      <w:r w:rsidRPr="00442A82">
        <w:t xml:space="preserve"> 42:111–115</w:t>
      </w:r>
    </w:p>
    <w:p w14:paraId="22E89F79" w14:textId="77777777" w:rsidR="00442A82" w:rsidRPr="00442A82" w:rsidRDefault="00442A82" w:rsidP="00442A82">
      <w:pPr>
        <w:pStyle w:val="Bibliography"/>
      </w:pPr>
      <w:proofErr w:type="spellStart"/>
      <w:r w:rsidRPr="00442A82">
        <w:t>Jongejans</w:t>
      </w:r>
      <w:proofErr w:type="spellEnd"/>
      <w:r w:rsidRPr="00442A82">
        <w:t xml:space="preserve"> E, Shea K, </w:t>
      </w:r>
      <w:proofErr w:type="spellStart"/>
      <w:r w:rsidRPr="00442A82">
        <w:t>Skarpaas</w:t>
      </w:r>
      <w:proofErr w:type="spellEnd"/>
      <w:r w:rsidRPr="00442A82">
        <w:t xml:space="preserve"> O, et al (2008) Dispersal and demography contributions to population spread of </w:t>
      </w:r>
      <w:proofErr w:type="spellStart"/>
      <w:r w:rsidRPr="00442A82">
        <w:rPr>
          <w:i/>
          <w:iCs/>
        </w:rPr>
        <w:t>Carduus</w:t>
      </w:r>
      <w:proofErr w:type="spellEnd"/>
      <w:r w:rsidRPr="00442A82">
        <w:rPr>
          <w:i/>
          <w:iCs/>
        </w:rPr>
        <w:t xml:space="preserve"> </w:t>
      </w:r>
      <w:proofErr w:type="spellStart"/>
      <w:r w:rsidRPr="00442A82">
        <w:rPr>
          <w:i/>
          <w:iCs/>
        </w:rPr>
        <w:t>nutansin</w:t>
      </w:r>
      <w:proofErr w:type="spellEnd"/>
      <w:r w:rsidRPr="00442A82">
        <w:t xml:space="preserve"> its native and invaded ranges. Journal of Ecology 96:687–697. https://doi.org/10.1111/j.1365-2745.2008.01367.x</w:t>
      </w:r>
    </w:p>
    <w:p w14:paraId="513AB907" w14:textId="77777777" w:rsidR="00442A82" w:rsidRPr="00442A82" w:rsidRDefault="00442A82" w:rsidP="00442A82">
      <w:pPr>
        <w:pStyle w:val="Bibliography"/>
      </w:pPr>
      <w:r w:rsidRPr="00442A82">
        <w:t xml:space="preserve">Keith DA, </w:t>
      </w:r>
      <w:proofErr w:type="spellStart"/>
      <w:r w:rsidRPr="00442A82">
        <w:t>Akçakaya</w:t>
      </w:r>
      <w:proofErr w:type="spellEnd"/>
      <w:r w:rsidRPr="00442A82">
        <w:t xml:space="preserve"> HR, </w:t>
      </w:r>
      <w:proofErr w:type="spellStart"/>
      <w:r w:rsidRPr="00442A82">
        <w:t>Thuiller</w:t>
      </w:r>
      <w:proofErr w:type="spellEnd"/>
      <w:r w:rsidRPr="00442A82">
        <w:t xml:space="preserve"> W, et al (2008) Predicting extinction risks under climate change: coupling stochastic population models with dynamic bioclimatic habitat models. Biology Letters 4:560–563. https://doi.org/10.1098/rsbl.2008.0049</w:t>
      </w:r>
    </w:p>
    <w:p w14:paraId="54D913BD" w14:textId="77777777" w:rsidR="00442A82" w:rsidRPr="00442A82" w:rsidRDefault="00442A82" w:rsidP="00442A82">
      <w:pPr>
        <w:pStyle w:val="Bibliography"/>
      </w:pPr>
      <w:r w:rsidRPr="00442A82">
        <w:t xml:space="preserve">Klein </w:t>
      </w:r>
      <w:proofErr w:type="spellStart"/>
      <w:r w:rsidRPr="00442A82">
        <w:t>Goldewijk</w:t>
      </w:r>
      <w:proofErr w:type="spellEnd"/>
      <w:r w:rsidRPr="00442A82">
        <w:t xml:space="preserve"> K, </w:t>
      </w:r>
      <w:proofErr w:type="spellStart"/>
      <w:r w:rsidRPr="00442A82">
        <w:t>Beusen</w:t>
      </w:r>
      <w:proofErr w:type="spellEnd"/>
      <w:r w:rsidRPr="00442A82">
        <w:t xml:space="preserve"> A, Van </w:t>
      </w:r>
      <w:proofErr w:type="spellStart"/>
      <w:r w:rsidRPr="00442A82">
        <w:t>Drecht</w:t>
      </w:r>
      <w:proofErr w:type="spellEnd"/>
      <w:r w:rsidRPr="00442A82">
        <w:t xml:space="preserve"> G, De Vos M (2010) The HYDE 3.1 spatially explicit database of human-induced global land-use change over the past 12,000 years. Global Ecology and Biogeography 20:73–86. https://doi.org/10.1111/j.1466-8238.2010.00587.x</w:t>
      </w:r>
    </w:p>
    <w:p w14:paraId="26D71D77" w14:textId="77777777" w:rsidR="00442A82" w:rsidRPr="00442A82" w:rsidRDefault="00442A82" w:rsidP="00442A82">
      <w:pPr>
        <w:pStyle w:val="Bibliography"/>
      </w:pPr>
      <w:r w:rsidRPr="00442A82">
        <w:t xml:space="preserve">Knight TM, Havens K, </w:t>
      </w:r>
      <w:proofErr w:type="spellStart"/>
      <w:r w:rsidRPr="00442A82">
        <w:t>Vitt</w:t>
      </w:r>
      <w:proofErr w:type="spellEnd"/>
      <w:r w:rsidRPr="00442A82">
        <w:t xml:space="preserve"> P (2011) Will the use of less fecund cultivars reduce the invasiveness of perennial plants? </w:t>
      </w:r>
      <w:proofErr w:type="spellStart"/>
      <w:r w:rsidRPr="00442A82">
        <w:t>BioScience</w:t>
      </w:r>
      <w:proofErr w:type="spellEnd"/>
      <w:r w:rsidRPr="00442A82">
        <w:t xml:space="preserve"> 61:816–822. https://doi.org/10.1525/bio.2011.61.10.11</w:t>
      </w:r>
    </w:p>
    <w:p w14:paraId="259235F9" w14:textId="77777777" w:rsidR="00442A82" w:rsidRPr="00442A82" w:rsidRDefault="00442A82" w:rsidP="00442A82">
      <w:pPr>
        <w:pStyle w:val="Bibliography"/>
      </w:pPr>
      <w:proofErr w:type="spellStart"/>
      <w:r w:rsidRPr="00442A82">
        <w:t>Kostel</w:t>
      </w:r>
      <w:proofErr w:type="spellEnd"/>
      <w:r w:rsidRPr="00442A82">
        <w:t>-Hughes F, Young TP, McDonnell MJ (1998) The soil seed bank and its relationship to the aboveground vegetation in deciduous forests in New York City. Urban Ecosystems 2:43–59</w:t>
      </w:r>
    </w:p>
    <w:p w14:paraId="752D5FD4" w14:textId="77777777" w:rsidR="00442A82" w:rsidRPr="00442A82" w:rsidRDefault="00442A82" w:rsidP="00442A82">
      <w:pPr>
        <w:pStyle w:val="Bibliography"/>
      </w:pPr>
      <w:proofErr w:type="spellStart"/>
      <w:r w:rsidRPr="00442A82">
        <w:t>Kowarik</w:t>
      </w:r>
      <w:proofErr w:type="spellEnd"/>
      <w:r w:rsidRPr="00442A82">
        <w:t xml:space="preserve"> I (1995) Time lags in biological invasions with regard to success and failure of alien species. In: </w:t>
      </w:r>
      <w:proofErr w:type="spellStart"/>
      <w:r w:rsidRPr="00442A82">
        <w:t>Pyšek</w:t>
      </w:r>
      <w:proofErr w:type="spellEnd"/>
      <w:r w:rsidRPr="00442A82">
        <w:t xml:space="preserve"> P, </w:t>
      </w:r>
      <w:proofErr w:type="spellStart"/>
      <w:r w:rsidRPr="00442A82">
        <w:t>Prach</w:t>
      </w:r>
      <w:proofErr w:type="spellEnd"/>
      <w:r w:rsidRPr="00442A82">
        <w:t xml:space="preserve"> K, </w:t>
      </w:r>
      <w:proofErr w:type="spellStart"/>
      <w:r w:rsidRPr="00442A82">
        <w:t>Rejmánek</w:t>
      </w:r>
      <w:proofErr w:type="spellEnd"/>
      <w:r w:rsidRPr="00442A82">
        <w:t xml:space="preserve"> M, Wade M (eds) Plant invasions: General aspects and special problems. SPB Academic Publishing, Amsterdam, The Netherlands</w:t>
      </w:r>
    </w:p>
    <w:p w14:paraId="68C24811" w14:textId="77777777" w:rsidR="00442A82" w:rsidRPr="00442A82" w:rsidRDefault="00442A82" w:rsidP="00442A82">
      <w:pPr>
        <w:pStyle w:val="Bibliography"/>
      </w:pPr>
      <w:r w:rsidRPr="00442A82">
        <w:t>Larkin DJ (2011) Lengths and correlates of lag phases in upper-Midwest plant invasions. Biological Invasions 14:827–838. https://doi.org/10.1007/s10530-011-0119-3</w:t>
      </w:r>
    </w:p>
    <w:p w14:paraId="00539E5A" w14:textId="77777777" w:rsidR="00442A82" w:rsidRPr="00442A82" w:rsidRDefault="00442A82" w:rsidP="00442A82">
      <w:pPr>
        <w:pStyle w:val="Bibliography"/>
      </w:pPr>
      <w:r w:rsidRPr="00442A82">
        <w:lastRenderedPageBreak/>
        <w:t>Lavoie C (2012) Biological collections in an ever changing world: herbaria as tools for biogeographical and environmental studies. Perspectives in Plant Ecology, Evolution and Systematics 15:68–76. https://doi.org/10.1016/j.ppees.2012.10.002</w:t>
      </w:r>
    </w:p>
    <w:p w14:paraId="22EEA4EF" w14:textId="77777777" w:rsidR="00442A82" w:rsidRPr="00442A82" w:rsidRDefault="00442A82" w:rsidP="00442A82">
      <w:pPr>
        <w:pStyle w:val="Bibliography"/>
      </w:pPr>
      <w:r w:rsidRPr="00442A82">
        <w:t>Lee TD, Thompson JH (2012) Effects of logging history on invasion of eastern white pine forests by exotic glossy buckthorn (</w:t>
      </w:r>
      <w:r w:rsidRPr="00442A82">
        <w:rPr>
          <w:i/>
          <w:iCs/>
        </w:rPr>
        <w:t xml:space="preserve">Frangula </w:t>
      </w:r>
      <w:proofErr w:type="spellStart"/>
      <w:r w:rsidRPr="00442A82">
        <w:rPr>
          <w:i/>
          <w:iCs/>
        </w:rPr>
        <w:t>alnus</w:t>
      </w:r>
      <w:proofErr w:type="spellEnd"/>
      <w:r w:rsidRPr="00442A82">
        <w:t xml:space="preserve"> P. Mill.). Forest Ecology and Management 265:201–210. https://doi.org/10.1016/j.foreco.2011.10.035</w:t>
      </w:r>
    </w:p>
    <w:p w14:paraId="383A2E2E" w14:textId="77777777" w:rsidR="00442A82" w:rsidRPr="00442A82" w:rsidRDefault="00442A82" w:rsidP="00442A82">
      <w:pPr>
        <w:pStyle w:val="Bibliography"/>
      </w:pPr>
      <w:r w:rsidRPr="00442A82">
        <w:t xml:space="preserve">Lowry E, Rollinson EJ, </w:t>
      </w:r>
      <w:proofErr w:type="spellStart"/>
      <w:r w:rsidRPr="00442A82">
        <w:t>Laybourn</w:t>
      </w:r>
      <w:proofErr w:type="spellEnd"/>
      <w:r w:rsidRPr="00442A82">
        <w:t xml:space="preserve"> AJ, et al (2012) Biological invasions: a field synopsis, systematic review, and database of the literature. Ecology and Evolution 3:182–96. https://doi.org/10.1002/ece3.431</w:t>
      </w:r>
    </w:p>
    <w:p w14:paraId="2B0A7C45" w14:textId="77777777" w:rsidR="00442A82" w:rsidRPr="00442A82" w:rsidRDefault="00442A82" w:rsidP="00442A82">
      <w:pPr>
        <w:pStyle w:val="Bibliography"/>
      </w:pPr>
      <w:r w:rsidRPr="00442A82">
        <w:t xml:space="preserve">Mack RN, </w:t>
      </w:r>
      <w:proofErr w:type="spellStart"/>
      <w:r w:rsidRPr="00442A82">
        <w:t>Simberloff</w:t>
      </w:r>
      <w:proofErr w:type="spellEnd"/>
      <w:r w:rsidRPr="00442A82">
        <w:t xml:space="preserve"> D, Mark Lonsdale W, et al (2000) Biotic invasions: causes, epidemiology, global consequences, and control. Ecological Applications 10:689–710</w:t>
      </w:r>
    </w:p>
    <w:p w14:paraId="4C4E2993" w14:textId="77777777" w:rsidR="00442A82" w:rsidRPr="00442A82" w:rsidRDefault="00442A82" w:rsidP="00442A82">
      <w:pPr>
        <w:pStyle w:val="Bibliography"/>
      </w:pPr>
      <w:r w:rsidRPr="00442A82">
        <w:t>Mason R a. B, Cooke J, Moles AT, Leishman MR (2008) Reproductive output of invasive versus native plants. Global Ecology and Biogeography 17:633–640. https://doi.org/10.1111/j.1466-8238.2008.00402.x</w:t>
      </w:r>
    </w:p>
    <w:p w14:paraId="6D9DC351" w14:textId="77777777" w:rsidR="00442A82" w:rsidRPr="00442A82" w:rsidRDefault="00442A82" w:rsidP="00442A82">
      <w:pPr>
        <w:pStyle w:val="Bibliography"/>
      </w:pPr>
      <w:r w:rsidRPr="00442A82">
        <w:t xml:space="preserve">McDonald RI, </w:t>
      </w:r>
      <w:proofErr w:type="spellStart"/>
      <w:r w:rsidRPr="00442A82">
        <w:t>Motzkin</w:t>
      </w:r>
      <w:proofErr w:type="spellEnd"/>
      <w:r w:rsidRPr="00442A82">
        <w:t xml:space="preserve"> G, Foster DR (2008) Assessing the influence of historical factors, contemporary processes, and environmental conditions on the distribution of invasive species. The Journal of the Torrey Botanical Society 135:260–271</w:t>
      </w:r>
    </w:p>
    <w:p w14:paraId="585AEF3D" w14:textId="77777777" w:rsidR="00442A82" w:rsidRPr="00442A82" w:rsidRDefault="00442A82" w:rsidP="00442A82">
      <w:pPr>
        <w:pStyle w:val="Bibliography"/>
      </w:pPr>
      <w:r w:rsidRPr="00442A82">
        <w:t xml:space="preserve">Medan D (1994) Reproductive biology of </w:t>
      </w:r>
      <w:r w:rsidRPr="00442A82">
        <w:rPr>
          <w:i/>
          <w:iCs/>
        </w:rPr>
        <w:t xml:space="preserve">Frangula </w:t>
      </w:r>
      <w:proofErr w:type="spellStart"/>
      <w:r w:rsidRPr="00442A82">
        <w:rPr>
          <w:i/>
          <w:iCs/>
        </w:rPr>
        <w:t>alnus</w:t>
      </w:r>
      <w:proofErr w:type="spellEnd"/>
      <w:r w:rsidRPr="00442A82">
        <w:t xml:space="preserve"> (</w:t>
      </w:r>
      <w:proofErr w:type="spellStart"/>
      <w:r w:rsidRPr="00442A82">
        <w:t>Rhamnaceae</w:t>
      </w:r>
      <w:proofErr w:type="spellEnd"/>
      <w:r w:rsidRPr="00442A82">
        <w:t>) in southern Spain. Plant Systematics and Evolution 193:173–186. https://doi.org/10.1007/BF00983549</w:t>
      </w:r>
    </w:p>
    <w:p w14:paraId="3398D7E5" w14:textId="77777777" w:rsidR="00442A82" w:rsidRPr="00442A82" w:rsidRDefault="00442A82" w:rsidP="00442A82">
      <w:pPr>
        <w:pStyle w:val="Bibliography"/>
      </w:pPr>
      <w:r w:rsidRPr="00442A82">
        <w:t>Menges ES (2000) Population viability analyses in plants: challenges and opportunities. Trends in Ecology &amp; Evolution 15:51–56</w:t>
      </w:r>
    </w:p>
    <w:p w14:paraId="099F32C7" w14:textId="77777777" w:rsidR="00442A82" w:rsidRPr="00442A82" w:rsidRDefault="00442A82" w:rsidP="00442A82">
      <w:pPr>
        <w:pStyle w:val="Bibliography"/>
      </w:pPr>
      <w:proofErr w:type="spellStart"/>
      <w:r w:rsidRPr="00442A82">
        <w:t>Merow</w:t>
      </w:r>
      <w:proofErr w:type="spellEnd"/>
      <w:r w:rsidRPr="00442A82">
        <w:t xml:space="preserve"> C, LaFleur N, </w:t>
      </w:r>
      <w:proofErr w:type="spellStart"/>
      <w:r w:rsidRPr="00442A82">
        <w:t>Silander</w:t>
      </w:r>
      <w:proofErr w:type="spellEnd"/>
      <w:r w:rsidRPr="00442A82">
        <w:t xml:space="preserve"> Jr JA, et al (2011) Developing dynamic mechanistic species distribution models: predicting bird-mediated spread of invasive plants across northeastern North America. The American Naturalist 178:30–43. https://doi.org/10.1086/660295</w:t>
      </w:r>
    </w:p>
    <w:p w14:paraId="3B6BB3D1" w14:textId="77777777" w:rsidR="00442A82" w:rsidRPr="00442A82" w:rsidRDefault="00442A82" w:rsidP="00442A82">
      <w:pPr>
        <w:pStyle w:val="Bibliography"/>
      </w:pPr>
      <w:proofErr w:type="spellStart"/>
      <w:r w:rsidRPr="00442A82">
        <w:t>Merow</w:t>
      </w:r>
      <w:proofErr w:type="spellEnd"/>
      <w:r w:rsidRPr="00442A82">
        <w:t xml:space="preserve"> C, Latimer AM, Wilson AM, et al (2014) On using integral projection models to generate demographically driven predictions of species’ distributions: development and validation using sparse data. </w:t>
      </w:r>
      <w:proofErr w:type="spellStart"/>
      <w:r w:rsidRPr="00442A82">
        <w:t>Ecography</w:t>
      </w:r>
      <w:proofErr w:type="spellEnd"/>
      <w:r w:rsidRPr="00442A82">
        <w:t xml:space="preserve"> 37:1167–1183. https://doi.org/10.1111/ecog.00839</w:t>
      </w:r>
    </w:p>
    <w:p w14:paraId="2DDE2342" w14:textId="77777777" w:rsidR="00442A82" w:rsidRPr="00442A82" w:rsidRDefault="00442A82" w:rsidP="00442A82">
      <w:pPr>
        <w:pStyle w:val="Bibliography"/>
      </w:pPr>
      <w:proofErr w:type="spellStart"/>
      <w:r w:rsidRPr="00442A82">
        <w:t>Merow</w:t>
      </w:r>
      <w:proofErr w:type="spellEnd"/>
      <w:r w:rsidRPr="00442A82">
        <w:t xml:space="preserve"> C, Smith MJ, </w:t>
      </w:r>
      <w:proofErr w:type="spellStart"/>
      <w:r w:rsidRPr="00442A82">
        <w:t>Silander</w:t>
      </w:r>
      <w:proofErr w:type="spellEnd"/>
      <w:r w:rsidRPr="00442A82">
        <w:t xml:space="preserve"> Jr JA (2013) A practical guide to </w:t>
      </w:r>
      <w:proofErr w:type="spellStart"/>
      <w:r w:rsidRPr="00442A82">
        <w:t>MaxEnt</w:t>
      </w:r>
      <w:proofErr w:type="spellEnd"/>
      <w:r w:rsidRPr="00442A82">
        <w:t xml:space="preserve"> for modeling species’ distributions: what it does, and why inputs and settings matter. </w:t>
      </w:r>
      <w:proofErr w:type="spellStart"/>
      <w:r w:rsidRPr="00442A82">
        <w:t>Ecography</w:t>
      </w:r>
      <w:proofErr w:type="spellEnd"/>
      <w:r w:rsidRPr="00442A82">
        <w:t xml:space="preserve"> 36:1058–1069. https://doi.org/10.1111/j.1600-0587.2013.07872.x</w:t>
      </w:r>
    </w:p>
    <w:p w14:paraId="3DFB55A5" w14:textId="77777777" w:rsidR="00442A82" w:rsidRPr="00442A82" w:rsidRDefault="00442A82" w:rsidP="00442A82">
      <w:pPr>
        <w:pStyle w:val="Bibliography"/>
      </w:pPr>
      <w:r w:rsidRPr="00442A82">
        <w:t xml:space="preserve">Mills JE, Meyer GA, </w:t>
      </w:r>
      <w:proofErr w:type="spellStart"/>
      <w:r w:rsidRPr="00442A82">
        <w:t>Reinartz</w:t>
      </w:r>
      <w:proofErr w:type="spellEnd"/>
      <w:r w:rsidRPr="00442A82">
        <w:t xml:space="preserve"> JA (2012) An exotic invasive shrub has greater recruitment than native shrub species within a large undisturbed wetland. Plant Ecology 213:1425–1436</w:t>
      </w:r>
    </w:p>
    <w:p w14:paraId="6E117D65" w14:textId="77777777" w:rsidR="00442A82" w:rsidRPr="00442A82" w:rsidRDefault="00442A82" w:rsidP="00442A82">
      <w:pPr>
        <w:pStyle w:val="Bibliography"/>
      </w:pPr>
      <w:r w:rsidRPr="00442A82">
        <w:t xml:space="preserve">Mills JE, </w:t>
      </w:r>
      <w:proofErr w:type="spellStart"/>
      <w:r w:rsidRPr="00442A82">
        <w:t>Reinartz</w:t>
      </w:r>
      <w:proofErr w:type="spellEnd"/>
      <w:r w:rsidRPr="00442A82">
        <w:t xml:space="preserve"> JA, Meyer GA, Young EB (2009) Exotic shrub invasion in an undisturbed wetland has little community-level effect over a 15-year period. Biological Invasions 11:1803–1820. https://doi.org/10.1007/s10530-008-9359-2</w:t>
      </w:r>
    </w:p>
    <w:p w14:paraId="30047F75" w14:textId="77777777" w:rsidR="00442A82" w:rsidRPr="00442A82" w:rsidRDefault="00442A82" w:rsidP="00442A82">
      <w:pPr>
        <w:pStyle w:val="Bibliography"/>
      </w:pPr>
      <w:r w:rsidRPr="00442A82">
        <w:lastRenderedPageBreak/>
        <w:t xml:space="preserve">Mosher ES, </w:t>
      </w:r>
      <w:proofErr w:type="spellStart"/>
      <w:r w:rsidRPr="00442A82">
        <w:t>Silander</w:t>
      </w:r>
      <w:proofErr w:type="spellEnd"/>
      <w:r w:rsidRPr="00442A82">
        <w:t xml:space="preserve"> Jr JA, Latimer AM (2009) The role of land-use history in major invasions by woody plant species in the northeastern North American landscape. Biological Invasions 11:2317–2328. https://doi.org/10.1007/s10530-008-9418-8</w:t>
      </w:r>
    </w:p>
    <w:p w14:paraId="379A7768" w14:textId="77777777" w:rsidR="00442A82" w:rsidRPr="00442A82" w:rsidRDefault="00442A82" w:rsidP="00442A82">
      <w:pPr>
        <w:pStyle w:val="Bibliography"/>
      </w:pPr>
      <w:proofErr w:type="spellStart"/>
      <w:r w:rsidRPr="00442A82">
        <w:t>Nehrbass</w:t>
      </w:r>
      <w:proofErr w:type="spellEnd"/>
      <w:r w:rsidRPr="00442A82">
        <w:t xml:space="preserve"> N, Winkler E, </w:t>
      </w:r>
      <w:proofErr w:type="spellStart"/>
      <w:r w:rsidRPr="00442A82">
        <w:t>Müllerová</w:t>
      </w:r>
      <w:proofErr w:type="spellEnd"/>
      <w:r w:rsidRPr="00442A82">
        <w:t xml:space="preserve"> J, et al (2006) A simulation model of plant invasion: long-distance dispersal determines the pattern of spread. Biological Invasions 9:383–395. https://doi.org/10.1007/s10530-006-9040-6</w:t>
      </w:r>
    </w:p>
    <w:p w14:paraId="3BE3AAB2" w14:textId="77777777" w:rsidR="00442A82" w:rsidRPr="00442A82" w:rsidRDefault="00442A82" w:rsidP="00442A82">
      <w:pPr>
        <w:pStyle w:val="Bibliography"/>
      </w:pPr>
      <w:proofErr w:type="spellStart"/>
      <w:r w:rsidRPr="00442A82">
        <w:t>Pardini</w:t>
      </w:r>
      <w:proofErr w:type="spellEnd"/>
      <w:r w:rsidRPr="00442A82">
        <w:t xml:space="preserve"> EA, Drake JM, Chase JM, Knight TM (2009) Complex population dynamics and control of the invasive biennial </w:t>
      </w:r>
      <w:proofErr w:type="spellStart"/>
      <w:r w:rsidRPr="00442A82">
        <w:rPr>
          <w:i/>
          <w:iCs/>
        </w:rPr>
        <w:t>Alliaria</w:t>
      </w:r>
      <w:proofErr w:type="spellEnd"/>
      <w:r w:rsidRPr="00442A82">
        <w:rPr>
          <w:i/>
          <w:iCs/>
        </w:rPr>
        <w:t xml:space="preserve"> </w:t>
      </w:r>
      <w:proofErr w:type="spellStart"/>
      <w:r w:rsidRPr="00442A82">
        <w:rPr>
          <w:i/>
          <w:iCs/>
        </w:rPr>
        <w:t>petiolata</w:t>
      </w:r>
      <w:proofErr w:type="spellEnd"/>
      <w:r w:rsidRPr="00442A82">
        <w:t xml:space="preserve"> (garlic mustard). Ecological Applications 19:387–397</w:t>
      </w:r>
    </w:p>
    <w:p w14:paraId="2818474E" w14:textId="77777777" w:rsidR="00442A82" w:rsidRPr="00442A82" w:rsidRDefault="00442A82" w:rsidP="00442A82">
      <w:pPr>
        <w:pStyle w:val="Bibliography"/>
      </w:pPr>
      <w:r w:rsidRPr="00442A82">
        <w:t>Pearson RG, Stanton JC, Shoemaker KT, et al (2014) Life history and spatial traits predict extinction risk due to climate change. Nature Climate Change 4:217–221. https://doi.org/10.1038/NCLIMATE2113</w:t>
      </w:r>
    </w:p>
    <w:p w14:paraId="4674509B" w14:textId="77777777" w:rsidR="00442A82" w:rsidRPr="00442A82" w:rsidRDefault="00442A82" w:rsidP="00442A82">
      <w:pPr>
        <w:pStyle w:val="Bibliography"/>
      </w:pPr>
      <w:r w:rsidRPr="00442A82">
        <w:t xml:space="preserve">Peterson AT, </w:t>
      </w:r>
      <w:proofErr w:type="spellStart"/>
      <w:r w:rsidRPr="00442A82">
        <w:t>Soberón</w:t>
      </w:r>
      <w:proofErr w:type="spellEnd"/>
      <w:r w:rsidRPr="00442A82">
        <w:t xml:space="preserve"> J, Pearson RG, et al (2011) Ecological niches and geographic distributions (MPB-49). Princeton University Press, Princeton</w:t>
      </w:r>
    </w:p>
    <w:p w14:paraId="774518E8" w14:textId="77777777" w:rsidR="00442A82" w:rsidRPr="00442A82" w:rsidRDefault="00442A82" w:rsidP="00442A82">
      <w:pPr>
        <w:pStyle w:val="Bibliography"/>
      </w:pPr>
      <w:r w:rsidRPr="00442A82">
        <w:t xml:space="preserve">Phillips SJ, Anderson RP, </w:t>
      </w:r>
      <w:proofErr w:type="spellStart"/>
      <w:r w:rsidRPr="00442A82">
        <w:t>Schapire</w:t>
      </w:r>
      <w:proofErr w:type="spellEnd"/>
      <w:r w:rsidRPr="00442A82">
        <w:t xml:space="preserve"> RE (2006) Maximum entropy modeling of species geographic distributions. Ecological Modelling 190:231–259. https://doi.org/10.1016/j.ecolmodel.2005.03.026</w:t>
      </w:r>
    </w:p>
    <w:p w14:paraId="30D96AE0" w14:textId="77777777" w:rsidR="00442A82" w:rsidRPr="00442A82" w:rsidRDefault="00442A82" w:rsidP="00442A82">
      <w:pPr>
        <w:pStyle w:val="Bibliography"/>
      </w:pPr>
      <w:r w:rsidRPr="00442A82">
        <w:t xml:space="preserve">Phillips SJ, </w:t>
      </w:r>
      <w:proofErr w:type="spellStart"/>
      <w:r w:rsidRPr="00442A82">
        <w:t>Dudík</w:t>
      </w:r>
      <w:proofErr w:type="spellEnd"/>
      <w:r w:rsidRPr="00442A82">
        <w:t xml:space="preserve"> M (2008) Modeling of species distributions with Maxent: new extensions and a comprehensive evaluation. </w:t>
      </w:r>
      <w:proofErr w:type="spellStart"/>
      <w:r w:rsidRPr="00442A82">
        <w:t>Ecography</w:t>
      </w:r>
      <w:proofErr w:type="spellEnd"/>
      <w:r w:rsidRPr="00442A82">
        <w:t xml:space="preserve"> 31:161–175. https://doi.org/10.1111/j.2007.0906-7590.05203.x</w:t>
      </w:r>
    </w:p>
    <w:p w14:paraId="1FE5F11D" w14:textId="77777777" w:rsidR="00442A82" w:rsidRPr="00442A82" w:rsidRDefault="00442A82" w:rsidP="00442A82">
      <w:pPr>
        <w:pStyle w:val="Bibliography"/>
      </w:pPr>
      <w:proofErr w:type="spellStart"/>
      <w:r w:rsidRPr="00442A82">
        <w:t>Possessky</w:t>
      </w:r>
      <w:proofErr w:type="spellEnd"/>
      <w:r w:rsidRPr="00442A82">
        <w:t xml:space="preserve"> SL, Williams CE, </w:t>
      </w:r>
      <w:proofErr w:type="spellStart"/>
      <w:r w:rsidRPr="00442A82">
        <w:t>Moriarity</w:t>
      </w:r>
      <w:proofErr w:type="spellEnd"/>
      <w:r w:rsidRPr="00442A82">
        <w:t xml:space="preserve"> WJ (2000) Glossy buckthorn, </w:t>
      </w:r>
      <w:proofErr w:type="spellStart"/>
      <w:r w:rsidRPr="00442A82">
        <w:rPr>
          <w:i/>
          <w:iCs/>
        </w:rPr>
        <w:t>Rhamnus</w:t>
      </w:r>
      <w:proofErr w:type="spellEnd"/>
      <w:r w:rsidRPr="00442A82">
        <w:rPr>
          <w:i/>
          <w:iCs/>
        </w:rPr>
        <w:t xml:space="preserve"> frangula</w:t>
      </w:r>
      <w:r w:rsidRPr="00442A82">
        <w:t xml:space="preserve"> L.: A threat to riparian plant communities of the northern Allegheny Plateau (USA). Natural Areas Journal 20:290–292</w:t>
      </w:r>
    </w:p>
    <w:p w14:paraId="535FA1ED" w14:textId="77777777" w:rsidR="00442A82" w:rsidRPr="00442A82" w:rsidRDefault="00442A82" w:rsidP="00442A82">
      <w:pPr>
        <w:pStyle w:val="Bibliography"/>
      </w:pPr>
      <w:r w:rsidRPr="00442A82">
        <w:t xml:space="preserve">Prowse TAA, Johnson CN, Lacy RC, et al (2013) No need for disease: Testing extinction hypotheses for the </w:t>
      </w:r>
      <w:proofErr w:type="spellStart"/>
      <w:r w:rsidRPr="00442A82">
        <w:t>thylacine</w:t>
      </w:r>
      <w:proofErr w:type="spellEnd"/>
      <w:r w:rsidRPr="00442A82">
        <w:t xml:space="preserve"> using multi-species metamodels. Journal of Animal Ecology 82:355–364. https://doi.org/10.1111/1365-2656.12029</w:t>
      </w:r>
    </w:p>
    <w:p w14:paraId="16D3EA60" w14:textId="77777777" w:rsidR="00442A82" w:rsidRPr="00442A82" w:rsidRDefault="00442A82" w:rsidP="00442A82">
      <w:pPr>
        <w:pStyle w:val="Bibliography"/>
      </w:pPr>
      <w:proofErr w:type="spellStart"/>
      <w:r w:rsidRPr="00442A82">
        <w:t>Pyšek</w:t>
      </w:r>
      <w:proofErr w:type="spellEnd"/>
      <w:r w:rsidRPr="00442A82">
        <w:t xml:space="preserve"> P, </w:t>
      </w:r>
      <w:proofErr w:type="spellStart"/>
      <w:r w:rsidRPr="00442A82">
        <w:t>Hulme</w:t>
      </w:r>
      <w:proofErr w:type="spellEnd"/>
      <w:r w:rsidRPr="00442A82">
        <w:t xml:space="preserve"> PE (2005) </w:t>
      </w:r>
      <w:proofErr w:type="spellStart"/>
      <w:r w:rsidRPr="00442A82">
        <w:t>Spatio</w:t>
      </w:r>
      <w:proofErr w:type="spellEnd"/>
      <w:r w:rsidRPr="00442A82">
        <w:t xml:space="preserve">-temporal dynamics of plant invasions: linking pattern to process. </w:t>
      </w:r>
      <w:proofErr w:type="spellStart"/>
      <w:r w:rsidRPr="00442A82">
        <w:t>Ecoscience</w:t>
      </w:r>
      <w:proofErr w:type="spellEnd"/>
      <w:r w:rsidRPr="00442A82">
        <w:t xml:space="preserve"> 12:302–315</w:t>
      </w:r>
    </w:p>
    <w:p w14:paraId="5AD32038" w14:textId="77777777" w:rsidR="00442A82" w:rsidRPr="00442A82" w:rsidRDefault="00442A82" w:rsidP="00442A82">
      <w:pPr>
        <w:pStyle w:val="Bibliography"/>
      </w:pPr>
      <w:proofErr w:type="spellStart"/>
      <w:r w:rsidRPr="00442A82">
        <w:t>Ramula</w:t>
      </w:r>
      <w:proofErr w:type="spellEnd"/>
      <w:r w:rsidRPr="00442A82">
        <w:t xml:space="preserve"> S, Buckley YM (2010) Management recommendations for short-lived weeds depend on model structure and explicit characterization of density dependence. Methods in Ecology and Evolution 1:158–167. https://doi.org/10.1111/j.2041-210X.2010.00022.x</w:t>
      </w:r>
    </w:p>
    <w:p w14:paraId="7087D8C9" w14:textId="77777777" w:rsidR="00442A82" w:rsidRPr="00442A82" w:rsidRDefault="00442A82" w:rsidP="00442A82">
      <w:pPr>
        <w:pStyle w:val="Bibliography"/>
      </w:pPr>
      <w:proofErr w:type="spellStart"/>
      <w:r w:rsidRPr="00442A82">
        <w:t>Ramula</w:t>
      </w:r>
      <w:proofErr w:type="spellEnd"/>
      <w:r w:rsidRPr="00442A82">
        <w:t xml:space="preserve"> S, Knight TM, Burns JH, Buckley YM (2008) General guidelines for invasive plant management based on comparative demography of invasive and native plant populations. Journal of Applied Ecology 45:1124–1133. https://doi.org/10.1111/j.1365-2664.2008.01502.x</w:t>
      </w:r>
    </w:p>
    <w:p w14:paraId="26948C0F" w14:textId="77777777" w:rsidR="00442A82" w:rsidRPr="00442A82" w:rsidRDefault="00442A82" w:rsidP="00442A82">
      <w:pPr>
        <w:pStyle w:val="Bibliography"/>
      </w:pPr>
      <w:r w:rsidRPr="00442A82">
        <w:lastRenderedPageBreak/>
        <w:t xml:space="preserve">Rees M, </w:t>
      </w:r>
      <w:proofErr w:type="spellStart"/>
      <w:r w:rsidRPr="00442A82">
        <w:t>Ellner</w:t>
      </w:r>
      <w:proofErr w:type="spellEnd"/>
      <w:r w:rsidRPr="00442A82">
        <w:t xml:space="preserve"> SP (2009) Integral projection models for populations in temporally varying environments. Ecological Monographs 79:575–594</w:t>
      </w:r>
    </w:p>
    <w:p w14:paraId="2BCDEACD" w14:textId="77777777" w:rsidR="00442A82" w:rsidRPr="00442A82" w:rsidRDefault="00442A82" w:rsidP="00442A82">
      <w:pPr>
        <w:pStyle w:val="Bibliography"/>
      </w:pPr>
      <w:r w:rsidRPr="00442A82">
        <w:t xml:space="preserve">Sakai AK, </w:t>
      </w:r>
      <w:proofErr w:type="spellStart"/>
      <w:r w:rsidRPr="00442A82">
        <w:t>Allendorf</w:t>
      </w:r>
      <w:proofErr w:type="spellEnd"/>
      <w:r w:rsidRPr="00442A82">
        <w:t xml:space="preserve"> FW, Holt JS, et al (2001) The population biology of invasive species. Annual Review of Ecology and Systematics 32:305–332</w:t>
      </w:r>
    </w:p>
    <w:p w14:paraId="15B57BAA" w14:textId="77777777" w:rsidR="00442A82" w:rsidRPr="00442A82" w:rsidRDefault="00442A82" w:rsidP="00442A82">
      <w:pPr>
        <w:pStyle w:val="Bibliography"/>
      </w:pPr>
      <w:r w:rsidRPr="00442A82">
        <w:t xml:space="preserve">Searcy KB, </w:t>
      </w:r>
      <w:proofErr w:type="spellStart"/>
      <w:r w:rsidRPr="00442A82">
        <w:t>Pucko</w:t>
      </w:r>
      <w:proofErr w:type="spellEnd"/>
      <w:r w:rsidRPr="00442A82">
        <w:t xml:space="preserve"> C, McClelland D (2006) The distribution and habitat preferences of introduced species in the Mount Holyoke Range, Hampshire Co., Massachusetts. </w:t>
      </w:r>
      <w:proofErr w:type="spellStart"/>
      <w:r w:rsidRPr="00442A82">
        <w:t>Rhodora</w:t>
      </w:r>
      <w:proofErr w:type="spellEnd"/>
      <w:r w:rsidRPr="00442A82">
        <w:t xml:space="preserve"> 108:43–61. https://doi.org/10.3119/04-16.1</w:t>
      </w:r>
    </w:p>
    <w:p w14:paraId="6E55DD48" w14:textId="77777777" w:rsidR="00442A82" w:rsidRPr="00442A82" w:rsidRDefault="00442A82" w:rsidP="00442A82">
      <w:pPr>
        <w:pStyle w:val="Bibliography"/>
      </w:pPr>
      <w:proofErr w:type="spellStart"/>
      <w:r w:rsidRPr="00442A82">
        <w:t>Simberloff</w:t>
      </w:r>
      <w:proofErr w:type="spellEnd"/>
      <w:r w:rsidRPr="00442A82">
        <w:t xml:space="preserve"> D (2009) The Role of Propagule Pressure in Biological Invasions. Annual Review of Ecology, Evolution, and Systematics 40:81–102. https://doi.org/10.1146/annurev.ecolsys.110308.120304</w:t>
      </w:r>
    </w:p>
    <w:p w14:paraId="6F16F9A8" w14:textId="77777777" w:rsidR="00442A82" w:rsidRPr="00442A82" w:rsidRDefault="00442A82" w:rsidP="00442A82">
      <w:pPr>
        <w:pStyle w:val="Bibliography"/>
      </w:pPr>
      <w:r w:rsidRPr="00442A82">
        <w:t>Stanton JC (2014) Present-day risk assessment would have predicted the extinction of the passenger pigeon (</w:t>
      </w:r>
      <w:proofErr w:type="spellStart"/>
      <w:r w:rsidRPr="00442A82">
        <w:rPr>
          <w:i/>
          <w:iCs/>
        </w:rPr>
        <w:t>Ectopistes</w:t>
      </w:r>
      <w:proofErr w:type="spellEnd"/>
      <w:r w:rsidRPr="00442A82">
        <w:rPr>
          <w:i/>
          <w:iCs/>
        </w:rPr>
        <w:t xml:space="preserve"> </w:t>
      </w:r>
      <w:proofErr w:type="spellStart"/>
      <w:r w:rsidRPr="00442A82">
        <w:rPr>
          <w:i/>
          <w:iCs/>
        </w:rPr>
        <w:t>migratorius</w:t>
      </w:r>
      <w:proofErr w:type="spellEnd"/>
      <w:r w:rsidRPr="00442A82">
        <w:t>). Biological Conservation 180:11–20. https://doi.org/10.1016/j.biocon.2014.09.023</w:t>
      </w:r>
    </w:p>
    <w:p w14:paraId="5F748E73" w14:textId="77777777" w:rsidR="00442A82" w:rsidRPr="00442A82" w:rsidRDefault="00442A82" w:rsidP="00442A82">
      <w:pPr>
        <w:pStyle w:val="Bibliography"/>
      </w:pPr>
      <w:r w:rsidRPr="00442A82">
        <w:t xml:space="preserve">Sullivan MJP, Davies RG, </w:t>
      </w:r>
      <w:proofErr w:type="spellStart"/>
      <w:r w:rsidRPr="00442A82">
        <w:t>Reino</w:t>
      </w:r>
      <w:proofErr w:type="spellEnd"/>
      <w:r w:rsidRPr="00442A82">
        <w:t xml:space="preserve"> L, Franco AM a. (2012) Using dispersal information to model the species-environment relationship of spreading non-native species. Methods in Ecology and Evolution 3:870–879. https://doi.org/10.1111/j.2041-210X.2012.00219.x</w:t>
      </w:r>
    </w:p>
    <w:p w14:paraId="1589CBB0" w14:textId="77777777" w:rsidR="00442A82" w:rsidRPr="00442A82" w:rsidRDefault="00442A82" w:rsidP="00442A82">
      <w:pPr>
        <w:pStyle w:val="Bibliography"/>
      </w:pPr>
      <w:proofErr w:type="spellStart"/>
      <w:r w:rsidRPr="00442A82">
        <w:t>Syfert</w:t>
      </w:r>
      <w:proofErr w:type="spellEnd"/>
      <w:r w:rsidRPr="00442A82">
        <w:t xml:space="preserve"> MM, Smith MJ, </w:t>
      </w:r>
      <w:proofErr w:type="spellStart"/>
      <w:r w:rsidRPr="00442A82">
        <w:t>Coomes</w:t>
      </w:r>
      <w:proofErr w:type="spellEnd"/>
      <w:r w:rsidRPr="00442A82">
        <w:t xml:space="preserve"> DA (2013) The effects of sampling bias and model complexity on the predictive performance of </w:t>
      </w:r>
      <w:proofErr w:type="spellStart"/>
      <w:r w:rsidRPr="00442A82">
        <w:t>MaxEnt</w:t>
      </w:r>
      <w:proofErr w:type="spellEnd"/>
      <w:r w:rsidRPr="00442A82">
        <w:t xml:space="preserve"> species distribution models. </w:t>
      </w:r>
      <w:proofErr w:type="spellStart"/>
      <w:r w:rsidRPr="00442A82">
        <w:t>PLoS</w:t>
      </w:r>
      <w:proofErr w:type="spellEnd"/>
      <w:r w:rsidRPr="00442A82">
        <w:t xml:space="preserve"> ONE 8:e55158. https://doi.org/10.1371/journal.pone.0055158</w:t>
      </w:r>
    </w:p>
    <w:p w14:paraId="6257E6B8" w14:textId="77777777" w:rsidR="00442A82" w:rsidRPr="00442A82" w:rsidRDefault="00442A82" w:rsidP="00442A82">
      <w:pPr>
        <w:pStyle w:val="Bibliography"/>
      </w:pPr>
      <w:proofErr w:type="spellStart"/>
      <w:r w:rsidRPr="00442A82">
        <w:t>Theoharides</w:t>
      </w:r>
      <w:proofErr w:type="spellEnd"/>
      <w:r w:rsidRPr="00442A82">
        <w:t xml:space="preserve"> KA, Dukes JS (2007) Plant invasion across space and time: factors affecting nonindigenous species success during four stages of invasion. New </w:t>
      </w:r>
      <w:proofErr w:type="spellStart"/>
      <w:r w:rsidRPr="00442A82">
        <w:t>Phytologist</w:t>
      </w:r>
      <w:proofErr w:type="spellEnd"/>
      <w:r w:rsidRPr="00442A82">
        <w:t xml:space="preserve"> 176:256–273. https://doi.org/10.1111/j.1469-8137.2007.02207.x</w:t>
      </w:r>
    </w:p>
    <w:p w14:paraId="613AFB21" w14:textId="77777777" w:rsidR="00442A82" w:rsidRPr="00442A82" w:rsidRDefault="00442A82" w:rsidP="00442A82">
      <w:pPr>
        <w:pStyle w:val="Bibliography"/>
      </w:pPr>
      <w:r w:rsidRPr="00442A82">
        <w:t xml:space="preserve">Urban MC, Phillips BL, Skelly DK, Shine R (2007) The cane toad’s </w:t>
      </w:r>
      <w:r w:rsidRPr="00442A82">
        <w:rPr>
          <w:i/>
          <w:iCs/>
        </w:rPr>
        <w:t>(</w:t>
      </w:r>
      <w:proofErr w:type="spellStart"/>
      <w:r w:rsidRPr="00442A82">
        <w:rPr>
          <w:i/>
          <w:iCs/>
        </w:rPr>
        <w:t>Chaunus</w:t>
      </w:r>
      <w:proofErr w:type="spellEnd"/>
      <w:r w:rsidRPr="00442A82">
        <w:rPr>
          <w:i/>
          <w:iCs/>
        </w:rPr>
        <w:t xml:space="preserve"> [</w:t>
      </w:r>
      <w:proofErr w:type="spellStart"/>
      <w:r w:rsidRPr="00442A82">
        <w:rPr>
          <w:i/>
          <w:iCs/>
        </w:rPr>
        <w:t>Bufo</w:t>
      </w:r>
      <w:proofErr w:type="spellEnd"/>
      <w:r w:rsidRPr="00442A82">
        <w:rPr>
          <w:i/>
          <w:iCs/>
        </w:rPr>
        <w:t>] marinus)</w:t>
      </w:r>
      <w:r w:rsidRPr="00442A82">
        <w:t xml:space="preserve"> increasing ability to invade Australia is revealed by a dynamically updated range model. Proceedings of the Royal Society B: Biological Sciences 274:1413–9. https://doi.org/10.1098/rspb.2007.0114</w:t>
      </w:r>
    </w:p>
    <w:p w14:paraId="2EC11C79" w14:textId="77777777" w:rsidR="00442A82" w:rsidRPr="00442A82" w:rsidRDefault="00442A82" w:rsidP="00442A82">
      <w:pPr>
        <w:pStyle w:val="Bibliography"/>
      </w:pPr>
      <w:proofErr w:type="spellStart"/>
      <w:r w:rsidRPr="00442A82">
        <w:t>VanDerWal</w:t>
      </w:r>
      <w:proofErr w:type="spellEnd"/>
      <w:r w:rsidRPr="00442A82">
        <w:t xml:space="preserve"> J, Shoo LP, Johnson CN, Williams SE (2009) Abundance and the environmental niche: environmental suitability estimated from niche models predicts the upper limit of local abundance. The American Naturalist 174:282–91. https://doi.org/10.1086/600087</w:t>
      </w:r>
    </w:p>
    <w:p w14:paraId="416E0E9F" w14:textId="77777777" w:rsidR="00442A82" w:rsidRPr="00442A82" w:rsidRDefault="00442A82" w:rsidP="00442A82">
      <w:pPr>
        <w:pStyle w:val="Bibliography"/>
      </w:pPr>
      <w:proofErr w:type="spellStart"/>
      <w:r w:rsidRPr="00442A82">
        <w:t>Vindenes</w:t>
      </w:r>
      <w:proofErr w:type="spellEnd"/>
      <w:r w:rsidRPr="00442A82">
        <w:t xml:space="preserve"> Y, Engen S, </w:t>
      </w:r>
      <w:proofErr w:type="spellStart"/>
      <w:r w:rsidRPr="00442A82">
        <w:t>Saether</w:t>
      </w:r>
      <w:proofErr w:type="spellEnd"/>
      <w:r w:rsidRPr="00442A82">
        <w:t xml:space="preserve"> B-E (2011) Integral projection models for finite populations in a stochastic environment. Ecology 92:1146–56. https://doi.org/10.1890/10-0500.1</w:t>
      </w:r>
    </w:p>
    <w:p w14:paraId="3633BA3C" w14:textId="77777777" w:rsidR="00442A82" w:rsidRPr="00442A82" w:rsidRDefault="00442A82" w:rsidP="00442A82">
      <w:pPr>
        <w:pStyle w:val="Bibliography"/>
      </w:pPr>
      <w:r w:rsidRPr="00442A82">
        <w:t>With K a. (2002) The Landscape Ecology of Invasive Spread. Conservation Biology 16:1192–1203. https://doi.org/10.1046/j.1523-1739.2002.01064.x</w:t>
      </w:r>
    </w:p>
    <w:p w14:paraId="797C6CC8" w14:textId="77777777" w:rsidR="00442A82" w:rsidRPr="00442A82" w:rsidRDefault="00442A82" w:rsidP="00442A82">
      <w:pPr>
        <w:pStyle w:val="Bibliography"/>
      </w:pPr>
      <w:r w:rsidRPr="00442A82">
        <w:t>With KA (2004) Assessing the risk of invasive spread in fragmented landscapes. Risk Analysis 24:803–815. https://doi.org/10.1111/j.0272-4332.2004.00480.x</w:t>
      </w:r>
    </w:p>
    <w:p w14:paraId="6E99864D" w14:textId="43AE6EFA" w:rsidR="00A5249C" w:rsidRPr="00585348" w:rsidRDefault="00B217FB" w:rsidP="00585348">
      <w:pPr>
        <w:spacing w:after="0"/>
        <w:rPr>
          <w:rFonts w:cs="Times New Roman"/>
          <w:noProof/>
        </w:rPr>
      </w:pPr>
      <w:r>
        <w:rPr>
          <w:rFonts w:cs="Times New Roman"/>
          <w:noProof/>
        </w:rPr>
        <w:lastRenderedPageBreak/>
        <w:fldChar w:fldCharType="end"/>
      </w:r>
    </w:p>
    <w:sectPr w:rsidR="00A5249C" w:rsidRPr="00585348"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80FE9" w14:textId="77777777" w:rsidR="00BD0517" w:rsidRDefault="00BD0517" w:rsidP="009B5309">
      <w:pPr>
        <w:spacing w:after="0"/>
      </w:pPr>
      <w:r>
        <w:separator/>
      </w:r>
    </w:p>
  </w:endnote>
  <w:endnote w:type="continuationSeparator" w:id="0">
    <w:p w14:paraId="5FE31E5B" w14:textId="77777777" w:rsidR="00BD0517" w:rsidRDefault="00BD0517"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B35E9A" w:rsidRDefault="00B35E9A"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B35E9A" w:rsidRDefault="00B35E9A"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28BC4" w14:textId="77777777" w:rsidR="00BD0517" w:rsidRDefault="00BD0517" w:rsidP="009B5309">
      <w:pPr>
        <w:spacing w:after="0"/>
      </w:pPr>
      <w:r>
        <w:separator/>
      </w:r>
    </w:p>
  </w:footnote>
  <w:footnote w:type="continuationSeparator" w:id="0">
    <w:p w14:paraId="23AEB264" w14:textId="77777777" w:rsidR="00BD0517" w:rsidRDefault="00BD0517"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0F403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1BB2"/>
    <w:rsid w:val="001B38BB"/>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21EC"/>
    <w:rsid w:val="00224AC9"/>
    <w:rsid w:val="002256D3"/>
    <w:rsid w:val="00227A8D"/>
    <w:rsid w:val="00227BE1"/>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4D8D"/>
    <w:rsid w:val="002C53DC"/>
    <w:rsid w:val="002C6315"/>
    <w:rsid w:val="002C7340"/>
    <w:rsid w:val="002D097D"/>
    <w:rsid w:val="002D67DB"/>
    <w:rsid w:val="002E059D"/>
    <w:rsid w:val="002E5E43"/>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28AA"/>
    <w:rsid w:val="00375D20"/>
    <w:rsid w:val="0037719E"/>
    <w:rsid w:val="003778D9"/>
    <w:rsid w:val="003963B4"/>
    <w:rsid w:val="003A15C2"/>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2A82"/>
    <w:rsid w:val="0044478D"/>
    <w:rsid w:val="00446246"/>
    <w:rsid w:val="004475C3"/>
    <w:rsid w:val="00451A7F"/>
    <w:rsid w:val="00452FFA"/>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3842"/>
    <w:rsid w:val="004C6AC9"/>
    <w:rsid w:val="004D3C83"/>
    <w:rsid w:val="004D7550"/>
    <w:rsid w:val="004E10B9"/>
    <w:rsid w:val="004E16AB"/>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4CE4"/>
    <w:rsid w:val="00575D59"/>
    <w:rsid w:val="0057620D"/>
    <w:rsid w:val="005826E8"/>
    <w:rsid w:val="005846B3"/>
    <w:rsid w:val="00584E00"/>
    <w:rsid w:val="00585348"/>
    <w:rsid w:val="005876EF"/>
    <w:rsid w:val="00590BDB"/>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2CC4"/>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2F2F"/>
    <w:rsid w:val="00734A80"/>
    <w:rsid w:val="007435B8"/>
    <w:rsid w:val="007441EF"/>
    <w:rsid w:val="00744B34"/>
    <w:rsid w:val="0074575A"/>
    <w:rsid w:val="00746F30"/>
    <w:rsid w:val="00753B48"/>
    <w:rsid w:val="00754D6B"/>
    <w:rsid w:val="0075724C"/>
    <w:rsid w:val="007641B7"/>
    <w:rsid w:val="00770BF9"/>
    <w:rsid w:val="00772767"/>
    <w:rsid w:val="00772BFC"/>
    <w:rsid w:val="00773DE8"/>
    <w:rsid w:val="007763B5"/>
    <w:rsid w:val="00777A5B"/>
    <w:rsid w:val="00782B14"/>
    <w:rsid w:val="0079674D"/>
    <w:rsid w:val="007A476C"/>
    <w:rsid w:val="007B0F06"/>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08D0"/>
    <w:rsid w:val="008376E3"/>
    <w:rsid w:val="00842ABC"/>
    <w:rsid w:val="0084418E"/>
    <w:rsid w:val="00847A88"/>
    <w:rsid w:val="00857380"/>
    <w:rsid w:val="0085757B"/>
    <w:rsid w:val="008579EE"/>
    <w:rsid w:val="00860972"/>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37A6"/>
    <w:rsid w:val="009748DD"/>
    <w:rsid w:val="00975813"/>
    <w:rsid w:val="009763EC"/>
    <w:rsid w:val="009871BA"/>
    <w:rsid w:val="00997435"/>
    <w:rsid w:val="009A1318"/>
    <w:rsid w:val="009A22B7"/>
    <w:rsid w:val="009A3162"/>
    <w:rsid w:val="009A3F84"/>
    <w:rsid w:val="009A424B"/>
    <w:rsid w:val="009A55DF"/>
    <w:rsid w:val="009B000A"/>
    <w:rsid w:val="009B03F2"/>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297"/>
    <w:rsid w:val="00A87887"/>
    <w:rsid w:val="00A90AD9"/>
    <w:rsid w:val="00A9356D"/>
    <w:rsid w:val="00AB246E"/>
    <w:rsid w:val="00AB4F51"/>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5E9A"/>
    <w:rsid w:val="00B37A71"/>
    <w:rsid w:val="00B45D81"/>
    <w:rsid w:val="00B5210E"/>
    <w:rsid w:val="00B5338D"/>
    <w:rsid w:val="00B55DE5"/>
    <w:rsid w:val="00B74D66"/>
    <w:rsid w:val="00B77B62"/>
    <w:rsid w:val="00BA57DB"/>
    <w:rsid w:val="00BB23C0"/>
    <w:rsid w:val="00BB37C0"/>
    <w:rsid w:val="00BB4F29"/>
    <w:rsid w:val="00BB6607"/>
    <w:rsid w:val="00BB7687"/>
    <w:rsid w:val="00BC2D5C"/>
    <w:rsid w:val="00BC5214"/>
    <w:rsid w:val="00BC5580"/>
    <w:rsid w:val="00BD0517"/>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6B8"/>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322D"/>
    <w:rsid w:val="00CC4301"/>
    <w:rsid w:val="00CD1240"/>
    <w:rsid w:val="00CF11FF"/>
    <w:rsid w:val="00D01097"/>
    <w:rsid w:val="00D0677E"/>
    <w:rsid w:val="00D0747E"/>
    <w:rsid w:val="00D11A38"/>
    <w:rsid w:val="00D16105"/>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0071"/>
    <w:rsid w:val="00E53AC3"/>
    <w:rsid w:val="00E5414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6E0"/>
    <w:rsid w:val="00E85B67"/>
    <w:rsid w:val="00E929D1"/>
    <w:rsid w:val="00E978C5"/>
    <w:rsid w:val="00E97900"/>
    <w:rsid w:val="00EB4173"/>
    <w:rsid w:val="00EB63B6"/>
    <w:rsid w:val="00EB69B0"/>
    <w:rsid w:val="00EB6B40"/>
    <w:rsid w:val="00EC0A3F"/>
    <w:rsid w:val="00ED0ECB"/>
    <w:rsid w:val="00ED2041"/>
    <w:rsid w:val="00ED3955"/>
    <w:rsid w:val="00ED7651"/>
    <w:rsid w:val="00EE0C50"/>
    <w:rsid w:val="00EE16B0"/>
    <w:rsid w:val="00EE3362"/>
    <w:rsid w:val="00EF11DC"/>
    <w:rsid w:val="00EF395B"/>
    <w:rsid w:val="00EF3EF4"/>
    <w:rsid w:val="00EF6CD3"/>
    <w:rsid w:val="00F01287"/>
    <w:rsid w:val="00F109B5"/>
    <w:rsid w:val="00F110BE"/>
    <w:rsid w:val="00F153A6"/>
    <w:rsid w:val="00F16CA9"/>
    <w:rsid w:val="00F171E6"/>
    <w:rsid w:val="00F24712"/>
    <w:rsid w:val="00F26FAB"/>
    <w:rsid w:val="00F3089D"/>
    <w:rsid w:val="00F32B63"/>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098E"/>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66C30-CE5E-B746-9593-F6E12A16F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5</TotalTime>
  <Pages>50</Pages>
  <Words>32346</Words>
  <Characters>184376</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504</cp:revision>
  <cp:lastPrinted>2014-03-02T16:51:00Z</cp:lastPrinted>
  <dcterms:created xsi:type="dcterms:W3CDTF">2014-02-25T13:27:00Z</dcterms:created>
  <dcterms:modified xsi:type="dcterms:W3CDTF">2019-10-15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5"&gt;&lt;session id="00jqizZ5"/&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